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BAC42" w14:textId="77777777" w:rsidR="00A50642" w:rsidRDefault="00A50642" w:rsidP="00CF7AB2">
      <w:pPr>
        <w:pStyle w:val="MainBodyHeadings"/>
        <w:spacing w:line="240" w:lineRule="auto"/>
      </w:pPr>
      <w:bookmarkStart w:id="0" w:name="_Toc404177508"/>
    </w:p>
    <w:p w14:paraId="3A7C1626" w14:textId="77777777" w:rsidR="00A50642" w:rsidRDefault="00A50642" w:rsidP="00CF7AB2">
      <w:pPr>
        <w:pStyle w:val="MainBodyHeadings"/>
        <w:spacing w:line="240" w:lineRule="auto"/>
      </w:pPr>
    </w:p>
    <w:p w14:paraId="456A9628" w14:textId="77777777" w:rsidR="00A50642" w:rsidRPr="00A921D3" w:rsidRDefault="00A50642" w:rsidP="00CF7AB2">
      <w:pPr>
        <w:pStyle w:val="MainBodyHeadings"/>
        <w:spacing w:line="240" w:lineRule="auto"/>
        <w:rPr>
          <w:sz w:val="32"/>
        </w:rPr>
      </w:pPr>
    </w:p>
    <w:p w14:paraId="5923842A" w14:textId="198C2DC6" w:rsidR="00CF7AB2" w:rsidRPr="00A921D3" w:rsidRDefault="00CC540D" w:rsidP="000658C0">
      <w:pPr>
        <w:pStyle w:val="MainBodyHeadings"/>
        <w:rPr>
          <w:sz w:val="40"/>
          <w:szCs w:val="32"/>
        </w:rPr>
      </w:pPr>
      <w:r>
        <w:rPr>
          <w:sz w:val="40"/>
          <w:szCs w:val="32"/>
        </w:rPr>
        <w:t xml:space="preserve">ỨNG DỤNG WINDOWS CHỈNH SỬA VÀ TRÍCH XUẤT THÔNG TIN TỪ </w:t>
      </w:r>
      <w:r w:rsidR="00CB3951">
        <w:rPr>
          <w:sz w:val="40"/>
          <w:szCs w:val="32"/>
        </w:rPr>
        <w:t>ẢNH</w:t>
      </w:r>
    </w:p>
    <w:p w14:paraId="429225AF" w14:textId="77777777" w:rsidR="00CF7AB2" w:rsidRDefault="00CF7AB2" w:rsidP="003C121C">
      <w:pPr>
        <w:spacing w:before="0" w:after="0"/>
        <w:jc w:val="center"/>
      </w:pPr>
    </w:p>
    <w:p w14:paraId="7BBC9006" w14:textId="77777777" w:rsidR="00CF7AB2" w:rsidRDefault="00CF7AB2" w:rsidP="003C121C">
      <w:pPr>
        <w:spacing w:before="0" w:after="0"/>
        <w:jc w:val="center"/>
      </w:pPr>
    </w:p>
    <w:p w14:paraId="0BEE3423" w14:textId="77777777" w:rsidR="00CF7AB2" w:rsidRDefault="00CF7AB2" w:rsidP="003C121C">
      <w:pPr>
        <w:spacing w:before="0" w:after="0"/>
        <w:jc w:val="center"/>
      </w:pPr>
    </w:p>
    <w:p w14:paraId="4C52E33A" w14:textId="77777777" w:rsidR="0077309D" w:rsidRDefault="0077309D" w:rsidP="003C121C">
      <w:pPr>
        <w:spacing w:before="0" w:after="0"/>
        <w:jc w:val="center"/>
      </w:pPr>
    </w:p>
    <w:p w14:paraId="22E410F9" w14:textId="5640E20D" w:rsidR="00A50642" w:rsidRDefault="00A50642" w:rsidP="003C121C">
      <w:pPr>
        <w:spacing w:before="0" w:after="0"/>
        <w:jc w:val="center"/>
        <w:rPr>
          <w:sz w:val="28"/>
          <w:szCs w:val="28"/>
        </w:rPr>
      </w:pPr>
      <w:r w:rsidRPr="00A921D3">
        <w:rPr>
          <w:sz w:val="28"/>
          <w:szCs w:val="28"/>
        </w:rPr>
        <w:t>L</w:t>
      </w:r>
      <w:r w:rsidR="00C5307C">
        <w:rPr>
          <w:sz w:val="28"/>
          <w:szCs w:val="28"/>
        </w:rPr>
        <w:t xml:space="preserve">UẬN VĂN </w:t>
      </w:r>
      <w:r w:rsidR="00C30A1F">
        <w:rPr>
          <w:sz w:val="28"/>
          <w:szCs w:val="28"/>
        </w:rPr>
        <w:t>CỬ NHÂN</w:t>
      </w:r>
    </w:p>
    <w:p w14:paraId="226BDF53" w14:textId="77777777" w:rsidR="00C5307C" w:rsidRDefault="00C5307C" w:rsidP="003C121C">
      <w:pPr>
        <w:spacing w:before="0" w:after="0"/>
        <w:jc w:val="center"/>
        <w:rPr>
          <w:sz w:val="28"/>
          <w:szCs w:val="28"/>
        </w:rPr>
      </w:pPr>
    </w:p>
    <w:p w14:paraId="1F6335D7" w14:textId="59741C7E" w:rsidR="00C5307C" w:rsidRDefault="00C30A1F" w:rsidP="003C121C">
      <w:pPr>
        <w:spacing w:before="0" w:after="0"/>
        <w:jc w:val="center"/>
        <w:rPr>
          <w:sz w:val="28"/>
          <w:szCs w:val="28"/>
        </w:rPr>
      </w:pPr>
      <w:r>
        <w:rPr>
          <w:sz w:val="28"/>
          <w:szCs w:val="28"/>
        </w:rPr>
        <w:t>Cao Thành Danh</w:t>
      </w:r>
      <w:r w:rsidR="00C5307C">
        <w:rPr>
          <w:sz w:val="28"/>
          <w:szCs w:val="28"/>
        </w:rPr>
        <w:t xml:space="preserve"> – </w:t>
      </w:r>
      <w:r>
        <w:rPr>
          <w:sz w:val="28"/>
          <w:szCs w:val="28"/>
        </w:rPr>
        <w:t>1912836</w:t>
      </w:r>
    </w:p>
    <w:p w14:paraId="1727B617" w14:textId="77777777" w:rsidR="0077309D" w:rsidRPr="00A921D3" w:rsidRDefault="0077309D" w:rsidP="003C121C">
      <w:pPr>
        <w:spacing w:before="0" w:after="0"/>
        <w:jc w:val="center"/>
        <w:rPr>
          <w:sz w:val="28"/>
          <w:szCs w:val="28"/>
        </w:rPr>
      </w:pPr>
      <w:r w:rsidRPr="00A921D3">
        <w:rPr>
          <w:sz w:val="28"/>
          <w:szCs w:val="28"/>
        </w:rPr>
        <w:t>Giảng viên hướng dẫ</w:t>
      </w:r>
      <w:r w:rsidR="00C5307C">
        <w:rPr>
          <w:sz w:val="28"/>
          <w:szCs w:val="28"/>
        </w:rPr>
        <w:t>n</w:t>
      </w:r>
    </w:p>
    <w:p w14:paraId="69815DE7" w14:textId="061AFCFC" w:rsidR="00CF7AB2" w:rsidRPr="00A921D3" w:rsidRDefault="00196813" w:rsidP="003C121C">
      <w:pPr>
        <w:spacing w:before="0" w:after="0"/>
        <w:jc w:val="center"/>
        <w:rPr>
          <w:sz w:val="28"/>
          <w:szCs w:val="28"/>
        </w:rPr>
      </w:pPr>
      <w:r>
        <w:rPr>
          <w:sz w:val="28"/>
          <w:szCs w:val="28"/>
        </w:rPr>
        <w:t>ThS. Nguyễn Khánh Lợi</w:t>
      </w:r>
    </w:p>
    <w:p w14:paraId="22FC670C" w14:textId="77777777" w:rsidR="00CF7AB2" w:rsidRPr="00A921D3" w:rsidRDefault="00CF7AB2" w:rsidP="00CF7AB2">
      <w:pPr>
        <w:spacing w:before="0" w:after="0" w:line="240" w:lineRule="auto"/>
        <w:jc w:val="center"/>
        <w:rPr>
          <w:sz w:val="28"/>
          <w:szCs w:val="28"/>
        </w:rPr>
      </w:pPr>
    </w:p>
    <w:p w14:paraId="480A0210" w14:textId="77777777" w:rsidR="00C5307C" w:rsidRDefault="00C5307C" w:rsidP="00CF7AB2">
      <w:pPr>
        <w:spacing w:before="0" w:after="0" w:line="240" w:lineRule="auto"/>
        <w:jc w:val="center"/>
        <w:rPr>
          <w:sz w:val="28"/>
          <w:szCs w:val="28"/>
        </w:rPr>
      </w:pPr>
    </w:p>
    <w:p w14:paraId="42FDFD53" w14:textId="77777777" w:rsidR="00C5307C" w:rsidRDefault="00C5307C" w:rsidP="00CF7AB2">
      <w:pPr>
        <w:spacing w:before="0" w:after="0" w:line="240" w:lineRule="auto"/>
        <w:jc w:val="center"/>
        <w:rPr>
          <w:sz w:val="28"/>
          <w:szCs w:val="28"/>
        </w:rPr>
      </w:pPr>
    </w:p>
    <w:p w14:paraId="24EC2701" w14:textId="77777777" w:rsidR="00C5307C" w:rsidRDefault="00C5307C" w:rsidP="00CF7AB2">
      <w:pPr>
        <w:spacing w:before="0" w:after="0" w:line="240" w:lineRule="auto"/>
        <w:jc w:val="center"/>
        <w:rPr>
          <w:sz w:val="28"/>
          <w:szCs w:val="28"/>
        </w:rPr>
      </w:pPr>
    </w:p>
    <w:p w14:paraId="12A120A4" w14:textId="77777777" w:rsidR="00C5307C" w:rsidRDefault="00C5307C" w:rsidP="00CF7AB2">
      <w:pPr>
        <w:spacing w:before="0" w:after="0" w:line="240" w:lineRule="auto"/>
        <w:jc w:val="center"/>
        <w:rPr>
          <w:sz w:val="28"/>
          <w:szCs w:val="28"/>
        </w:rPr>
      </w:pPr>
    </w:p>
    <w:p w14:paraId="4A6DEDCC" w14:textId="77777777" w:rsidR="00C5307C" w:rsidRDefault="00C5307C" w:rsidP="00CF7AB2">
      <w:pPr>
        <w:spacing w:before="0" w:after="0" w:line="240" w:lineRule="auto"/>
        <w:jc w:val="center"/>
        <w:rPr>
          <w:sz w:val="28"/>
          <w:szCs w:val="28"/>
        </w:rPr>
      </w:pPr>
    </w:p>
    <w:p w14:paraId="76488A1E" w14:textId="77777777" w:rsidR="00C5307C" w:rsidRDefault="00C5307C" w:rsidP="00CF7AB2">
      <w:pPr>
        <w:spacing w:before="0" w:after="0" w:line="240" w:lineRule="auto"/>
        <w:jc w:val="center"/>
        <w:rPr>
          <w:sz w:val="28"/>
          <w:szCs w:val="28"/>
        </w:rPr>
      </w:pPr>
    </w:p>
    <w:p w14:paraId="57E78706" w14:textId="77777777" w:rsidR="00C5307C" w:rsidRDefault="00C5307C" w:rsidP="00CF7AB2">
      <w:pPr>
        <w:spacing w:before="0" w:after="0" w:line="240" w:lineRule="auto"/>
        <w:jc w:val="center"/>
        <w:rPr>
          <w:sz w:val="28"/>
          <w:szCs w:val="28"/>
        </w:rPr>
      </w:pPr>
    </w:p>
    <w:p w14:paraId="6833E132" w14:textId="77777777" w:rsidR="00C5307C" w:rsidRDefault="00C5307C" w:rsidP="00CF7AB2">
      <w:pPr>
        <w:spacing w:before="0" w:after="0" w:line="240" w:lineRule="auto"/>
        <w:jc w:val="center"/>
        <w:rPr>
          <w:sz w:val="28"/>
          <w:szCs w:val="28"/>
        </w:rPr>
      </w:pPr>
    </w:p>
    <w:p w14:paraId="29532A36" w14:textId="77777777" w:rsidR="00C5307C" w:rsidRDefault="00C5307C" w:rsidP="00CF7AB2">
      <w:pPr>
        <w:spacing w:before="0" w:after="0" w:line="240" w:lineRule="auto"/>
        <w:jc w:val="center"/>
        <w:rPr>
          <w:sz w:val="28"/>
          <w:szCs w:val="28"/>
        </w:rPr>
      </w:pPr>
    </w:p>
    <w:p w14:paraId="7687146F" w14:textId="77777777" w:rsidR="00C5307C" w:rsidRDefault="00C5307C" w:rsidP="00CF7AB2">
      <w:pPr>
        <w:spacing w:before="0" w:after="0" w:line="240" w:lineRule="auto"/>
        <w:jc w:val="center"/>
        <w:rPr>
          <w:sz w:val="28"/>
          <w:szCs w:val="28"/>
        </w:rPr>
      </w:pPr>
    </w:p>
    <w:p w14:paraId="3727D6B8" w14:textId="77777777" w:rsidR="00A921D3" w:rsidRPr="00A921D3" w:rsidRDefault="00A921D3" w:rsidP="00CF7AB2">
      <w:pPr>
        <w:spacing w:before="0" w:after="0" w:line="240" w:lineRule="auto"/>
        <w:jc w:val="center"/>
        <w:rPr>
          <w:sz w:val="28"/>
          <w:szCs w:val="28"/>
        </w:rPr>
      </w:pPr>
    </w:p>
    <w:p w14:paraId="0E651602" w14:textId="77777777" w:rsidR="00A921D3" w:rsidRPr="00A921D3" w:rsidRDefault="00A921D3" w:rsidP="00CF7AB2">
      <w:pPr>
        <w:spacing w:before="0" w:after="0" w:line="240" w:lineRule="auto"/>
        <w:jc w:val="center"/>
        <w:rPr>
          <w:sz w:val="28"/>
          <w:szCs w:val="28"/>
        </w:rPr>
      </w:pP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840"/>
      </w:tblGrid>
      <w:tr w:rsidR="00361C41" w:rsidRPr="00A921D3" w14:paraId="600EDAE9" w14:textId="77777777" w:rsidTr="00A921D3">
        <w:tc>
          <w:tcPr>
            <w:tcW w:w="1908" w:type="dxa"/>
            <w:vAlign w:val="center"/>
          </w:tcPr>
          <w:p w14:paraId="5709F0F0" w14:textId="77777777" w:rsidR="00361C41" w:rsidRPr="00A921D3" w:rsidRDefault="00361C41" w:rsidP="00361C41">
            <w:pPr>
              <w:spacing w:before="0" w:line="240" w:lineRule="auto"/>
              <w:jc w:val="center"/>
              <w:rPr>
                <w:sz w:val="28"/>
                <w:szCs w:val="28"/>
              </w:rPr>
            </w:pPr>
            <w:r w:rsidRPr="00A921D3">
              <w:rPr>
                <w:noProof/>
                <w:sz w:val="28"/>
                <w:szCs w:val="28"/>
              </w:rPr>
              <w:drawing>
                <wp:inline distT="0" distB="0" distL="0" distR="0" wp14:anchorId="603BB5B0" wp14:editId="6DB60BA2">
                  <wp:extent cx="583101" cy="595964"/>
                  <wp:effectExtent l="19050" t="0" r="7449"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5428" cy="598342"/>
                          </a:xfrm>
                          <a:prstGeom prst="rect">
                            <a:avLst/>
                          </a:prstGeom>
                        </pic:spPr>
                      </pic:pic>
                    </a:graphicData>
                  </a:graphic>
                </wp:inline>
              </w:drawing>
            </w:r>
          </w:p>
        </w:tc>
        <w:tc>
          <w:tcPr>
            <w:tcW w:w="6840" w:type="dxa"/>
            <w:vAlign w:val="center"/>
          </w:tcPr>
          <w:p w14:paraId="336D1974" w14:textId="77777777" w:rsidR="00361C41" w:rsidRPr="00C5307C" w:rsidRDefault="00361C41" w:rsidP="00C5307C">
            <w:pPr>
              <w:spacing w:before="0" w:line="240" w:lineRule="auto"/>
              <w:jc w:val="left"/>
              <w:rPr>
                <w:sz w:val="24"/>
                <w:szCs w:val="24"/>
              </w:rPr>
            </w:pPr>
            <w:r w:rsidRPr="00C5307C">
              <w:rPr>
                <w:sz w:val="24"/>
                <w:szCs w:val="24"/>
              </w:rPr>
              <w:t>ĐẠI HỌC QUỐC GIA THÀNH PHỐ HÒ CHÍ MINH</w:t>
            </w:r>
          </w:p>
          <w:p w14:paraId="7B76510D" w14:textId="77777777" w:rsidR="00361C41" w:rsidRPr="00C5307C" w:rsidRDefault="00361C41" w:rsidP="00C5307C">
            <w:pPr>
              <w:spacing w:before="0" w:line="240" w:lineRule="auto"/>
              <w:jc w:val="left"/>
              <w:rPr>
                <w:sz w:val="24"/>
                <w:szCs w:val="24"/>
              </w:rPr>
            </w:pPr>
            <w:r w:rsidRPr="00C5307C">
              <w:rPr>
                <w:sz w:val="24"/>
                <w:szCs w:val="24"/>
              </w:rPr>
              <w:t>TRƯỜNG ĐẠI HỌC BÁCH KHOA</w:t>
            </w:r>
          </w:p>
          <w:p w14:paraId="05105EBB" w14:textId="77777777" w:rsidR="00361C41" w:rsidRPr="00A921D3" w:rsidRDefault="00361C41" w:rsidP="00C5307C">
            <w:pPr>
              <w:spacing w:before="0" w:line="240" w:lineRule="auto"/>
              <w:jc w:val="left"/>
              <w:rPr>
                <w:sz w:val="28"/>
                <w:szCs w:val="28"/>
              </w:rPr>
            </w:pPr>
            <w:r w:rsidRPr="00C5307C">
              <w:rPr>
                <w:sz w:val="24"/>
                <w:szCs w:val="24"/>
              </w:rPr>
              <w:t>KHOA ĐIỆN – ĐIỆN TỬ</w:t>
            </w:r>
            <w:r w:rsidR="00A921D3" w:rsidRPr="00C5307C">
              <w:rPr>
                <w:sz w:val="24"/>
                <w:szCs w:val="24"/>
              </w:rPr>
              <w:t xml:space="preserve">, </w:t>
            </w:r>
            <w:r w:rsidRPr="00C5307C">
              <w:rPr>
                <w:sz w:val="24"/>
                <w:szCs w:val="24"/>
              </w:rPr>
              <w:t>BỘ MÔN VIỄN THÔNG</w:t>
            </w:r>
          </w:p>
        </w:tc>
      </w:tr>
    </w:tbl>
    <w:p w14:paraId="34F11894" w14:textId="77777777" w:rsidR="00361C41" w:rsidRPr="00A921D3" w:rsidRDefault="00361C41" w:rsidP="00CF7AB2">
      <w:pPr>
        <w:spacing w:before="0" w:after="0" w:line="240" w:lineRule="auto"/>
        <w:jc w:val="center"/>
        <w:rPr>
          <w:sz w:val="28"/>
          <w:szCs w:val="28"/>
        </w:rPr>
      </w:pPr>
    </w:p>
    <w:p w14:paraId="2048A9E1" w14:textId="6E15F256" w:rsidR="00961D2E" w:rsidRPr="003C121C" w:rsidRDefault="00C30A1F" w:rsidP="0077309D">
      <w:pPr>
        <w:spacing w:before="0" w:after="0"/>
        <w:jc w:val="center"/>
        <w:rPr>
          <w:sz w:val="28"/>
          <w:szCs w:val="28"/>
        </w:rPr>
      </w:pPr>
      <w:r>
        <w:rPr>
          <w:sz w:val="28"/>
          <w:szCs w:val="28"/>
        </w:rPr>
        <w:t xml:space="preserve">11 </w:t>
      </w:r>
      <w:r w:rsidR="00A50642" w:rsidRPr="003C121C">
        <w:rPr>
          <w:sz w:val="28"/>
          <w:szCs w:val="28"/>
        </w:rPr>
        <w:t xml:space="preserve">– </w:t>
      </w:r>
      <w:r w:rsidR="00D914A6">
        <w:rPr>
          <w:sz w:val="28"/>
          <w:szCs w:val="28"/>
        </w:rPr>
        <w:t>2023</w:t>
      </w:r>
    </w:p>
    <w:p w14:paraId="1EA9D47D" w14:textId="77777777" w:rsidR="00D91910" w:rsidRDefault="00463EBC" w:rsidP="00D91910">
      <w:pPr>
        <w:pStyle w:val="MainBodyHeadings"/>
        <w:sectPr w:rsidR="00D91910" w:rsidSect="00C5307C">
          <w:headerReference w:type="default" r:id="rId9"/>
          <w:footerReference w:type="even" r:id="rId10"/>
          <w:headerReference w:type="first" r:id="rId11"/>
          <w:type w:val="continuous"/>
          <w:pgSz w:w="12240" w:h="15840" w:code="258"/>
          <w:pgMar w:top="1440" w:right="1440" w:bottom="1080" w:left="2160" w:header="720" w:footer="720" w:gutter="0"/>
          <w:pgNumType w:fmt="upperLetter"/>
          <w:cols w:space="720"/>
          <w:docGrid w:linePitch="326"/>
        </w:sectPr>
      </w:pPr>
      <w:r>
        <w:br w:type="page"/>
      </w:r>
    </w:p>
    <w:p w14:paraId="74497847" w14:textId="77777777" w:rsidR="000263A0" w:rsidRDefault="00D91910" w:rsidP="000263A0">
      <w:pPr>
        <w:pStyle w:val="MainBodyHeadings"/>
        <w:spacing w:line="240" w:lineRule="auto"/>
        <w:rPr>
          <w:sz w:val="20"/>
          <w:szCs w:val="20"/>
        </w:rPr>
      </w:pPr>
      <w:r w:rsidRPr="00D91910">
        <w:rPr>
          <w:sz w:val="20"/>
          <w:szCs w:val="20"/>
        </w:rPr>
        <w:lastRenderedPageBreak/>
        <w:t>ĐẠI HỌC QUỐC GIA TP.HỒ CHÍ MINH</w:t>
      </w:r>
    </w:p>
    <w:p w14:paraId="419836D3" w14:textId="77777777" w:rsidR="00D91910" w:rsidRPr="00D91910" w:rsidRDefault="00D91910" w:rsidP="000263A0">
      <w:pPr>
        <w:pStyle w:val="MainBodyHeadings"/>
        <w:spacing w:line="240" w:lineRule="auto"/>
        <w:rPr>
          <w:sz w:val="20"/>
          <w:szCs w:val="20"/>
        </w:rPr>
      </w:pPr>
      <w:r w:rsidRPr="00D91910">
        <w:rPr>
          <w:sz w:val="20"/>
          <w:szCs w:val="20"/>
        </w:rPr>
        <w:t xml:space="preserve"> TRƯỜNG ĐẠI HỌC BÁCH KHOA</w:t>
      </w:r>
    </w:p>
    <w:p w14:paraId="077C2063" w14:textId="77777777" w:rsidR="00D91910" w:rsidRPr="00D91910" w:rsidRDefault="00D91910" w:rsidP="000263A0">
      <w:pPr>
        <w:pStyle w:val="MainBodyHeadings"/>
        <w:tabs>
          <w:tab w:val="clear" w:pos="1440"/>
        </w:tabs>
        <w:spacing w:line="240" w:lineRule="auto"/>
        <w:rPr>
          <w:sz w:val="20"/>
          <w:szCs w:val="20"/>
        </w:rPr>
      </w:pPr>
      <w:r w:rsidRPr="00D91910">
        <w:rPr>
          <w:sz w:val="20"/>
          <w:szCs w:val="20"/>
        </w:rPr>
        <w:t xml:space="preserve">CỘNG HÒA XÃ HỘI CHỦ NGHĨA VIỆT NAM </w:t>
      </w:r>
    </w:p>
    <w:p w14:paraId="3FF32060" w14:textId="77777777" w:rsidR="00D91910" w:rsidRDefault="00D91910" w:rsidP="000263A0">
      <w:pPr>
        <w:pStyle w:val="MainBodyHeadings"/>
        <w:tabs>
          <w:tab w:val="clear" w:pos="1440"/>
        </w:tabs>
        <w:spacing w:line="240" w:lineRule="auto"/>
        <w:sectPr w:rsidR="00D91910" w:rsidSect="000263A0">
          <w:headerReference w:type="default" r:id="rId12"/>
          <w:type w:val="continuous"/>
          <w:pgSz w:w="12240" w:h="15840" w:code="258"/>
          <w:pgMar w:top="1440" w:right="1080" w:bottom="1440" w:left="1980" w:header="720" w:footer="720" w:gutter="0"/>
          <w:pgNumType w:fmt="upperLetter"/>
          <w:cols w:num="2" w:space="720"/>
          <w:docGrid w:linePitch="326"/>
        </w:sectPr>
      </w:pPr>
      <w:r>
        <w:rPr>
          <w:caps w:val="0"/>
          <w:sz w:val="20"/>
          <w:szCs w:val="20"/>
        </w:rPr>
        <w:t xml:space="preserve">Độc lập – Tự do – Hạnh Phúc </w:t>
      </w:r>
    </w:p>
    <w:p w14:paraId="6D2DD55E" w14:textId="77777777" w:rsidR="000263A0" w:rsidRDefault="00000000" w:rsidP="000263A0">
      <w:pPr>
        <w:spacing w:before="0" w:after="0" w:line="276" w:lineRule="auto"/>
        <w:jc w:val="left"/>
      </w:pPr>
      <w:r>
        <w:pict w14:anchorId="7BE938DD">
          <v:rect id="_x0000_i1025" style="width:282.95pt;height:1.25pt" o:hrpct="655" o:hralign="center" o:hrstd="t" o:hr="t" fillcolor="#a0a0a0" stroked="f"/>
        </w:pict>
      </w:r>
    </w:p>
    <w:p w14:paraId="125F76D4" w14:textId="77777777" w:rsidR="000263A0" w:rsidRDefault="000263A0" w:rsidP="000263A0">
      <w:pPr>
        <w:spacing w:before="0" w:after="0" w:line="276" w:lineRule="auto"/>
        <w:ind w:firstLine="720"/>
        <w:jc w:val="left"/>
      </w:pPr>
      <w:r w:rsidRPr="00A770A9">
        <w:t>Số:   ______ /BKĐT</w:t>
      </w:r>
    </w:p>
    <w:p w14:paraId="735E6A45" w14:textId="77777777" w:rsidR="000263A0" w:rsidRDefault="000263A0" w:rsidP="000263A0">
      <w:pPr>
        <w:spacing w:before="0" w:after="0" w:line="276" w:lineRule="auto"/>
        <w:jc w:val="left"/>
      </w:pPr>
      <w:r w:rsidRPr="00A770A9">
        <w:tab/>
        <w:t xml:space="preserve">Khoa: </w:t>
      </w:r>
      <w:r w:rsidRPr="00A770A9">
        <w:rPr>
          <w:b/>
        </w:rPr>
        <w:t>Điện – Điện tử</w:t>
      </w:r>
      <w:r w:rsidRPr="00A770A9">
        <w:t xml:space="preserve">  </w:t>
      </w:r>
    </w:p>
    <w:p w14:paraId="081FCF4F" w14:textId="77777777" w:rsidR="000263A0" w:rsidRDefault="000263A0" w:rsidP="000263A0">
      <w:pPr>
        <w:spacing w:before="0" w:after="0" w:line="276" w:lineRule="auto"/>
        <w:jc w:val="left"/>
      </w:pPr>
      <w:r w:rsidRPr="00A770A9">
        <w:tab/>
        <w:t xml:space="preserve">Bộ Môn: </w:t>
      </w:r>
      <w:r w:rsidRPr="00A770A9">
        <w:rPr>
          <w:b/>
        </w:rPr>
        <w:t>Viễn Thông</w:t>
      </w:r>
    </w:p>
    <w:p w14:paraId="4760AF17" w14:textId="77777777" w:rsidR="000263A0" w:rsidRDefault="000263A0" w:rsidP="000263A0">
      <w:pPr>
        <w:spacing w:before="0" w:after="0" w:line="276" w:lineRule="auto"/>
        <w:jc w:val="left"/>
        <w:rPr>
          <w:bCs/>
        </w:rPr>
      </w:pPr>
    </w:p>
    <w:p w14:paraId="6329D155" w14:textId="77777777" w:rsidR="000263A0" w:rsidRPr="00B209AE" w:rsidRDefault="000263A0" w:rsidP="000263A0">
      <w:pPr>
        <w:spacing w:before="0" w:after="0" w:line="276" w:lineRule="auto"/>
        <w:jc w:val="center"/>
        <w:rPr>
          <w:b/>
          <w:bCs/>
          <w:sz w:val="32"/>
          <w:szCs w:val="32"/>
        </w:rPr>
      </w:pPr>
      <w:r w:rsidRPr="00B209AE">
        <w:rPr>
          <w:b/>
          <w:bCs/>
          <w:sz w:val="32"/>
          <w:szCs w:val="32"/>
        </w:rPr>
        <w:t>NHIỆM VỤ LUẬN VĂN TỐT NGHIỆP</w:t>
      </w:r>
    </w:p>
    <w:p w14:paraId="56508AC3" w14:textId="77777777" w:rsidR="000263A0" w:rsidRPr="00A770A9" w:rsidRDefault="000263A0" w:rsidP="000263A0">
      <w:pPr>
        <w:spacing w:before="0" w:after="0" w:line="276" w:lineRule="auto"/>
        <w:jc w:val="center"/>
      </w:pPr>
    </w:p>
    <w:p w14:paraId="686DB210" w14:textId="420A4F03" w:rsidR="000263A0" w:rsidRDefault="000263A0" w:rsidP="000263A0">
      <w:pPr>
        <w:numPr>
          <w:ilvl w:val="0"/>
          <w:numId w:val="31"/>
        </w:numPr>
        <w:tabs>
          <w:tab w:val="left" w:pos="1620"/>
          <w:tab w:val="left" w:pos="1980"/>
          <w:tab w:val="left" w:pos="4590"/>
        </w:tabs>
        <w:spacing w:before="0" w:after="0" w:line="276" w:lineRule="auto"/>
      </w:pPr>
      <w:r w:rsidRPr="00A770A9">
        <w:t>H</w:t>
      </w:r>
      <w:r>
        <w:t>ọ và tên</w:t>
      </w:r>
      <w:r w:rsidRPr="00A770A9">
        <w:t>:</w:t>
      </w:r>
      <w:r>
        <w:tab/>
      </w:r>
      <w:r w:rsidR="00CB3951">
        <w:t>Cao Thành Danh</w:t>
      </w:r>
      <w:r>
        <w:tab/>
      </w:r>
      <w:r w:rsidRPr="00A770A9">
        <w:t xml:space="preserve">MSSV: </w:t>
      </w:r>
      <w:r w:rsidR="0067534F">
        <w:t>191</w:t>
      </w:r>
      <w:r w:rsidR="00CB3951">
        <w:t>2836</w:t>
      </w:r>
      <w:r w:rsidR="00DD373F" w:rsidRPr="00CB3951">
        <w:rPr>
          <w:lang w:val="vi-VN"/>
        </w:rPr>
        <w:t xml:space="preserve"> </w:t>
      </w:r>
    </w:p>
    <w:p w14:paraId="53550154" w14:textId="77777777" w:rsidR="000263A0" w:rsidRDefault="000263A0" w:rsidP="000263A0">
      <w:pPr>
        <w:numPr>
          <w:ilvl w:val="0"/>
          <w:numId w:val="31"/>
        </w:numPr>
        <w:tabs>
          <w:tab w:val="left" w:pos="1620"/>
          <w:tab w:val="left" w:pos="1980"/>
          <w:tab w:val="left" w:pos="3690"/>
        </w:tabs>
        <w:spacing w:before="0" w:after="0" w:line="276" w:lineRule="auto"/>
      </w:pPr>
      <w:r w:rsidRPr="00A770A9">
        <w:t>N</w:t>
      </w:r>
      <w:r>
        <w:t>gành:</w:t>
      </w:r>
      <w:r>
        <w:tab/>
        <w:t>Điện – Điện tử</w:t>
      </w:r>
      <w:r>
        <w:tab/>
        <w:t xml:space="preserve">Chuyên ngành: Kỹ thuật </w:t>
      </w:r>
      <w:r w:rsidRPr="00141BD0">
        <w:t>Điện tử - Truyền thông</w:t>
      </w:r>
    </w:p>
    <w:p w14:paraId="7F20D478" w14:textId="4CA53575" w:rsidR="000263A0" w:rsidRDefault="000263A0" w:rsidP="000263A0">
      <w:pPr>
        <w:numPr>
          <w:ilvl w:val="0"/>
          <w:numId w:val="31"/>
        </w:numPr>
        <w:spacing w:before="0" w:after="0" w:line="276" w:lineRule="auto"/>
        <w:rPr>
          <w:b/>
          <w:bCs/>
        </w:rPr>
      </w:pPr>
      <w:r w:rsidRPr="00A770A9">
        <w:t xml:space="preserve">Đề tài: </w:t>
      </w:r>
      <w:r w:rsidR="00CB3951" w:rsidRPr="00CB3951">
        <w:t>Ứng dụng windows chỉnh sửa và trích xuất thông tin từ ảnh</w:t>
      </w:r>
    </w:p>
    <w:p w14:paraId="29840172" w14:textId="77777777" w:rsidR="000263A0" w:rsidRDefault="000263A0" w:rsidP="000263A0">
      <w:pPr>
        <w:numPr>
          <w:ilvl w:val="0"/>
          <w:numId w:val="31"/>
        </w:numPr>
        <w:spacing w:before="0" w:after="0" w:line="276" w:lineRule="auto"/>
      </w:pPr>
      <w:r w:rsidRPr="00A770A9">
        <w:t>Nhiệm vụ:</w:t>
      </w:r>
    </w:p>
    <w:p w14:paraId="48384403" w14:textId="77777777" w:rsidR="000263A0" w:rsidRDefault="000263A0" w:rsidP="000263A0">
      <w:pPr>
        <w:numPr>
          <w:ilvl w:val="0"/>
          <w:numId w:val="32"/>
        </w:numPr>
        <w:spacing w:before="0" w:after="0" w:line="276" w:lineRule="auto"/>
      </w:pPr>
      <w:r>
        <w:t>Thiết kế mạch … thiết kế hệ thống …</w:t>
      </w:r>
    </w:p>
    <w:p w14:paraId="3195F983" w14:textId="77777777" w:rsidR="000263A0" w:rsidRDefault="000263A0" w:rsidP="000263A0">
      <w:pPr>
        <w:numPr>
          <w:ilvl w:val="0"/>
          <w:numId w:val="32"/>
        </w:numPr>
        <w:spacing w:before="0" w:after="0" w:line="276" w:lineRule="auto"/>
      </w:pPr>
      <w:r>
        <w:t>Đo đạc thực nghiệm … Mô phỏng hệ thống …</w:t>
      </w:r>
    </w:p>
    <w:p w14:paraId="6191E8EF" w14:textId="77777777" w:rsidR="000263A0" w:rsidRDefault="000263A0" w:rsidP="000263A0">
      <w:pPr>
        <w:numPr>
          <w:ilvl w:val="0"/>
          <w:numId w:val="32"/>
        </w:numPr>
        <w:spacing w:before="0" w:after="0" w:line="276" w:lineRule="auto"/>
      </w:pPr>
      <w:r>
        <w:t>Phân tích và so sánh kết quả …</w:t>
      </w:r>
    </w:p>
    <w:p w14:paraId="35A20A91" w14:textId="4BB9638D" w:rsidR="000263A0" w:rsidRDefault="000263A0" w:rsidP="000263A0">
      <w:pPr>
        <w:numPr>
          <w:ilvl w:val="0"/>
          <w:numId w:val="31"/>
        </w:numPr>
        <w:tabs>
          <w:tab w:val="left" w:pos="3600"/>
        </w:tabs>
        <w:spacing w:before="0" w:after="0" w:line="276" w:lineRule="auto"/>
      </w:pPr>
      <w:r w:rsidRPr="00A770A9">
        <w:t>Ngày giao nhiệm vụ luận văn:</w:t>
      </w:r>
      <w:r w:rsidRPr="00A770A9">
        <w:tab/>
      </w:r>
      <w:r w:rsidR="00A67D41">
        <w:t>02</w:t>
      </w:r>
      <w:r>
        <w:t>/</w:t>
      </w:r>
      <w:r w:rsidR="00A67D41">
        <w:t>10</w:t>
      </w:r>
      <w:r>
        <w:t>/</w:t>
      </w:r>
      <w:r w:rsidR="00CB3951">
        <w:t>2023</w:t>
      </w:r>
    </w:p>
    <w:p w14:paraId="247C2C2D" w14:textId="74FA5EDD" w:rsidR="000263A0" w:rsidRDefault="000263A0" w:rsidP="000263A0">
      <w:pPr>
        <w:numPr>
          <w:ilvl w:val="0"/>
          <w:numId w:val="31"/>
        </w:numPr>
        <w:tabs>
          <w:tab w:val="left" w:pos="3600"/>
        </w:tabs>
        <w:spacing w:before="0" w:after="0" w:line="276" w:lineRule="auto"/>
      </w:pPr>
      <w:r w:rsidRPr="00A770A9">
        <w:t>Ngày hoàn thành nhiệm vụ:</w:t>
      </w:r>
      <w:r w:rsidRPr="00A770A9">
        <w:tab/>
      </w:r>
      <w:r w:rsidR="00A67D41">
        <w:t>04</w:t>
      </w:r>
      <w:r w:rsidRPr="00A770A9">
        <w:t>/12/</w:t>
      </w:r>
      <w:r w:rsidR="00CB3951">
        <w:t>2023</w:t>
      </w:r>
      <w:r w:rsidRPr="00A770A9">
        <w:tab/>
      </w:r>
      <w:r w:rsidRPr="00A770A9">
        <w:tab/>
      </w:r>
    </w:p>
    <w:p w14:paraId="4AB78979" w14:textId="77777777" w:rsidR="000263A0" w:rsidRDefault="000263A0" w:rsidP="000263A0">
      <w:pPr>
        <w:numPr>
          <w:ilvl w:val="0"/>
          <w:numId w:val="31"/>
        </w:numPr>
        <w:tabs>
          <w:tab w:val="left" w:pos="6480"/>
        </w:tabs>
        <w:spacing w:before="0" w:after="0" w:line="276" w:lineRule="auto"/>
      </w:pPr>
      <w:r w:rsidRPr="00A770A9">
        <w:t>Họ và tên người hướng dẫ</w:t>
      </w:r>
      <w:r>
        <w:t xml:space="preserve">n: </w:t>
      </w:r>
      <w:r w:rsidRPr="00A770A9">
        <w:tab/>
        <w:t>Phần hướng dẫn</w:t>
      </w:r>
    </w:p>
    <w:p w14:paraId="7E21B999" w14:textId="35572E35" w:rsidR="000263A0" w:rsidRDefault="00196813" w:rsidP="000263A0">
      <w:pPr>
        <w:tabs>
          <w:tab w:val="left" w:pos="7020"/>
        </w:tabs>
        <w:spacing w:before="0" w:after="0" w:line="276" w:lineRule="auto"/>
      </w:pPr>
      <w:r>
        <w:t>ThS. Nguyễn Khánh Lợi</w:t>
      </w:r>
      <w:r w:rsidR="000263A0" w:rsidRPr="00A770A9">
        <w:t xml:space="preserve">, </w:t>
      </w:r>
    </w:p>
    <w:p w14:paraId="6EDA3032" w14:textId="77777777" w:rsidR="000263A0" w:rsidRDefault="000263A0" w:rsidP="000263A0">
      <w:pPr>
        <w:tabs>
          <w:tab w:val="left" w:pos="7020"/>
        </w:tabs>
        <w:spacing w:before="0" w:after="0" w:line="276" w:lineRule="auto"/>
      </w:pPr>
      <w:r w:rsidRPr="00A770A9">
        <w:t>BM Viễn Thông, Khoa Điện – Điện Tử</w:t>
      </w:r>
      <w:r w:rsidRPr="00A770A9">
        <w:tab/>
        <w:t xml:space="preserve">  100%</w:t>
      </w:r>
    </w:p>
    <w:p w14:paraId="4377D3B1" w14:textId="77777777" w:rsidR="000263A0" w:rsidRDefault="000263A0" w:rsidP="000263A0">
      <w:pPr>
        <w:spacing w:before="0" w:after="0" w:line="276" w:lineRule="auto"/>
      </w:pPr>
      <w:r w:rsidRPr="00A770A9">
        <w:t>Nội dung và yêu cầu LVTN đã được thông qua Bộ Môn.</w:t>
      </w:r>
    </w:p>
    <w:p w14:paraId="67010BEF" w14:textId="77777777" w:rsidR="000263A0" w:rsidRDefault="000263A0" w:rsidP="000263A0">
      <w:pPr>
        <w:spacing w:before="0" w:after="0" w:line="276" w:lineRule="auto"/>
        <w:rPr>
          <w:i/>
        </w:rPr>
      </w:pPr>
    </w:p>
    <w:p w14:paraId="2E33B979" w14:textId="1555B290" w:rsidR="000263A0" w:rsidRDefault="000263A0" w:rsidP="000263A0">
      <w:pPr>
        <w:spacing w:before="0" w:after="0" w:line="276" w:lineRule="auto"/>
        <w:rPr>
          <w:i/>
        </w:rPr>
      </w:pPr>
      <w:r>
        <w:rPr>
          <w:i/>
        </w:rPr>
        <w:t xml:space="preserve">     </w:t>
      </w:r>
      <w:r w:rsidRPr="00A770A9">
        <w:rPr>
          <w:i/>
        </w:rPr>
        <w:t>T</w:t>
      </w:r>
      <w:r>
        <w:rPr>
          <w:i/>
        </w:rPr>
        <w:t>P</w:t>
      </w:r>
      <w:r w:rsidRPr="00A770A9">
        <w:rPr>
          <w:i/>
        </w:rPr>
        <w:t xml:space="preserve">.HCM, ngày </w:t>
      </w:r>
      <w:r w:rsidR="00CB3951">
        <w:rPr>
          <w:i/>
        </w:rPr>
        <w:t>04</w:t>
      </w:r>
      <w:r w:rsidRPr="00A770A9">
        <w:rPr>
          <w:i/>
        </w:rPr>
        <w:t xml:space="preserve"> tháng </w:t>
      </w:r>
      <w:r w:rsidR="00CB3951">
        <w:rPr>
          <w:i/>
        </w:rPr>
        <w:t>12</w:t>
      </w:r>
      <w:r w:rsidRPr="00A770A9">
        <w:rPr>
          <w:i/>
        </w:rPr>
        <w:t xml:space="preserve"> năm 20</w:t>
      </w:r>
      <w:r w:rsidR="00CB3951">
        <w:rPr>
          <w:i/>
        </w:rPr>
        <w:t>23</w:t>
      </w:r>
    </w:p>
    <w:p w14:paraId="115F3525" w14:textId="77777777" w:rsidR="000263A0" w:rsidRDefault="000263A0" w:rsidP="000263A0">
      <w:pPr>
        <w:spacing w:before="0" w:after="0" w:line="276" w:lineRule="auto"/>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431"/>
      </w:tblGrid>
      <w:tr w:rsidR="000263A0" w:rsidRPr="00F50E9D" w14:paraId="1296BB59" w14:textId="77777777" w:rsidTr="0077309D">
        <w:tc>
          <w:tcPr>
            <w:tcW w:w="4644" w:type="dxa"/>
            <w:vAlign w:val="center"/>
          </w:tcPr>
          <w:p w14:paraId="0C868C49" w14:textId="77777777" w:rsidR="000263A0" w:rsidRPr="00F50E9D" w:rsidRDefault="000263A0" w:rsidP="000263A0">
            <w:pPr>
              <w:spacing w:before="0" w:line="276" w:lineRule="auto"/>
              <w:jc w:val="center"/>
              <w:rPr>
                <w:sz w:val="24"/>
                <w:szCs w:val="24"/>
              </w:rPr>
            </w:pPr>
            <w:r w:rsidRPr="00F50E9D">
              <w:rPr>
                <w:b/>
                <w:sz w:val="24"/>
                <w:szCs w:val="24"/>
              </w:rPr>
              <w:t>CHỦ NHIỆM BỘ MÔN</w:t>
            </w:r>
          </w:p>
        </w:tc>
        <w:tc>
          <w:tcPr>
            <w:tcW w:w="4644" w:type="dxa"/>
            <w:vAlign w:val="center"/>
          </w:tcPr>
          <w:p w14:paraId="20C076B5" w14:textId="77777777" w:rsidR="000263A0" w:rsidRPr="00F50E9D" w:rsidRDefault="000263A0" w:rsidP="000263A0">
            <w:pPr>
              <w:spacing w:before="0" w:line="276" w:lineRule="auto"/>
              <w:jc w:val="center"/>
              <w:rPr>
                <w:sz w:val="24"/>
                <w:szCs w:val="24"/>
              </w:rPr>
            </w:pPr>
            <w:r w:rsidRPr="00F50E9D">
              <w:rPr>
                <w:b/>
                <w:sz w:val="24"/>
                <w:szCs w:val="24"/>
              </w:rPr>
              <w:t>NGƯỜI HƯỚNG DẪN CHÍNH</w:t>
            </w:r>
          </w:p>
        </w:tc>
      </w:tr>
      <w:tr w:rsidR="000263A0" w:rsidRPr="00F50E9D" w14:paraId="02741521" w14:textId="77777777" w:rsidTr="000263A0">
        <w:trPr>
          <w:trHeight w:val="909"/>
        </w:trPr>
        <w:tc>
          <w:tcPr>
            <w:tcW w:w="4644" w:type="dxa"/>
            <w:vAlign w:val="center"/>
          </w:tcPr>
          <w:p w14:paraId="3B9E04A6" w14:textId="77777777" w:rsidR="000263A0" w:rsidRPr="00657BF6" w:rsidRDefault="000263A0" w:rsidP="000263A0">
            <w:pPr>
              <w:spacing w:before="0" w:line="276" w:lineRule="auto"/>
              <w:jc w:val="center"/>
            </w:pPr>
          </w:p>
        </w:tc>
        <w:tc>
          <w:tcPr>
            <w:tcW w:w="4644" w:type="dxa"/>
            <w:vAlign w:val="center"/>
          </w:tcPr>
          <w:p w14:paraId="38251A70" w14:textId="77777777" w:rsidR="000263A0" w:rsidRPr="00F50E9D" w:rsidRDefault="000263A0" w:rsidP="000263A0">
            <w:pPr>
              <w:spacing w:before="0" w:line="276" w:lineRule="auto"/>
              <w:jc w:val="center"/>
              <w:rPr>
                <w:sz w:val="24"/>
                <w:szCs w:val="24"/>
              </w:rPr>
            </w:pPr>
          </w:p>
        </w:tc>
      </w:tr>
      <w:tr w:rsidR="000263A0" w:rsidRPr="00F50E9D" w14:paraId="6C22B2DC" w14:textId="77777777" w:rsidTr="0077309D">
        <w:tc>
          <w:tcPr>
            <w:tcW w:w="4644" w:type="dxa"/>
            <w:vAlign w:val="center"/>
          </w:tcPr>
          <w:p w14:paraId="3A5B4FAE" w14:textId="633257CC" w:rsidR="000263A0" w:rsidRPr="00657BF6" w:rsidRDefault="00657BF6" w:rsidP="000263A0">
            <w:pPr>
              <w:spacing w:before="0" w:line="276" w:lineRule="auto"/>
              <w:jc w:val="center"/>
            </w:pPr>
            <w:r w:rsidRPr="00657BF6">
              <w:t>PGS. TS. Hà Hoàng Kha</w:t>
            </w:r>
          </w:p>
        </w:tc>
        <w:tc>
          <w:tcPr>
            <w:tcW w:w="4644" w:type="dxa"/>
            <w:vAlign w:val="center"/>
          </w:tcPr>
          <w:p w14:paraId="5C0CA4FF" w14:textId="38D7F1E1" w:rsidR="000263A0" w:rsidRPr="00F50E9D" w:rsidRDefault="004E0EC1" w:rsidP="000263A0">
            <w:pPr>
              <w:spacing w:before="0" w:line="276" w:lineRule="auto"/>
              <w:jc w:val="center"/>
              <w:rPr>
                <w:sz w:val="24"/>
                <w:szCs w:val="24"/>
              </w:rPr>
            </w:pPr>
            <w:r>
              <w:t>ThS. Nguyễn Khánh Lợi</w:t>
            </w:r>
          </w:p>
        </w:tc>
      </w:tr>
    </w:tbl>
    <w:p w14:paraId="0A34952A" w14:textId="77777777" w:rsidR="000263A0" w:rsidRDefault="000263A0" w:rsidP="000263A0">
      <w:pPr>
        <w:spacing w:before="0" w:after="0" w:line="276" w:lineRule="auto"/>
        <w:rPr>
          <w:b/>
        </w:rPr>
      </w:pPr>
    </w:p>
    <w:p w14:paraId="1E4B2DD3" w14:textId="77777777" w:rsidR="000263A0" w:rsidRDefault="000263A0" w:rsidP="000263A0">
      <w:pPr>
        <w:spacing w:before="0" w:after="0" w:line="276" w:lineRule="auto"/>
        <w:rPr>
          <w:b/>
        </w:rPr>
      </w:pPr>
      <w:r w:rsidRPr="00A770A9">
        <w:rPr>
          <w:b/>
        </w:rPr>
        <w:t>PHẦN DÀNH CHO KHOA, BỘ MÔN:</w:t>
      </w:r>
    </w:p>
    <w:p w14:paraId="4529A8A8" w14:textId="77777777" w:rsidR="000263A0" w:rsidRDefault="000263A0" w:rsidP="000263A0">
      <w:pPr>
        <w:tabs>
          <w:tab w:val="left" w:leader="dot" w:pos="4320"/>
        </w:tabs>
        <w:spacing w:before="0" w:after="0" w:line="276" w:lineRule="auto"/>
      </w:pPr>
      <w:r w:rsidRPr="00A770A9">
        <w:t>Người duyệt (chấm sơ bộ):</w:t>
      </w:r>
      <w:r>
        <w:tab/>
      </w:r>
    </w:p>
    <w:p w14:paraId="6A3806ED" w14:textId="77777777" w:rsidR="000263A0" w:rsidRDefault="000263A0" w:rsidP="000263A0">
      <w:pPr>
        <w:tabs>
          <w:tab w:val="left" w:leader="dot" w:pos="4320"/>
        </w:tabs>
        <w:spacing w:before="0" w:after="0" w:line="276" w:lineRule="auto"/>
      </w:pPr>
      <w:r w:rsidRPr="00A770A9">
        <w:t>Đơn vị:</w:t>
      </w:r>
      <w:r>
        <w:tab/>
      </w:r>
    </w:p>
    <w:p w14:paraId="026EA065" w14:textId="77777777" w:rsidR="000263A0" w:rsidRDefault="000263A0" w:rsidP="000263A0">
      <w:pPr>
        <w:tabs>
          <w:tab w:val="left" w:leader="dot" w:pos="4320"/>
        </w:tabs>
        <w:spacing w:before="0" w:after="0" w:line="276" w:lineRule="auto"/>
      </w:pPr>
      <w:r w:rsidRPr="00A770A9">
        <w:t>Ngày bảo vệ :</w:t>
      </w:r>
      <w:r>
        <w:tab/>
      </w:r>
    </w:p>
    <w:p w14:paraId="690C048D" w14:textId="77777777" w:rsidR="000263A0" w:rsidRDefault="000263A0" w:rsidP="000263A0">
      <w:pPr>
        <w:tabs>
          <w:tab w:val="left" w:leader="dot" w:pos="4320"/>
        </w:tabs>
        <w:spacing w:before="0" w:after="0" w:line="276" w:lineRule="auto"/>
      </w:pPr>
      <w:r w:rsidRPr="00A770A9">
        <w:t>Điểm tổng kết:</w:t>
      </w:r>
      <w:r>
        <w:tab/>
      </w:r>
    </w:p>
    <w:p w14:paraId="0D178878" w14:textId="77777777" w:rsidR="000263A0" w:rsidRDefault="000263A0" w:rsidP="000263A0">
      <w:pPr>
        <w:tabs>
          <w:tab w:val="left" w:leader="dot" w:pos="4320"/>
        </w:tabs>
        <w:spacing w:before="0" w:after="0" w:line="276" w:lineRule="auto"/>
      </w:pPr>
      <w:r>
        <w:t>Nơi lưu trữ luận văn</w:t>
      </w:r>
      <w:r w:rsidRPr="00A770A9">
        <w:t>:</w:t>
      </w:r>
      <w:r>
        <w:tab/>
      </w:r>
    </w:p>
    <w:p w14:paraId="5ADB15A5" w14:textId="77777777" w:rsidR="00AF3F98" w:rsidRDefault="00AF3F98">
      <w:pPr>
        <w:spacing w:before="0" w:line="276" w:lineRule="auto"/>
        <w:jc w:val="left"/>
        <w:rPr>
          <w:rFonts w:eastAsia="Times New Roman"/>
        </w:rPr>
      </w:pPr>
    </w:p>
    <w:p w14:paraId="21DA41AC" w14:textId="77777777" w:rsidR="00463EBC" w:rsidRDefault="00CF7AB2" w:rsidP="000263A0">
      <w:pPr>
        <w:spacing w:before="0" w:line="276" w:lineRule="auto"/>
        <w:jc w:val="left"/>
      </w:pPr>
      <w:r>
        <w:br w:type="page"/>
      </w:r>
    </w:p>
    <w:p w14:paraId="4D161815" w14:textId="77777777" w:rsidR="005B5CBB" w:rsidRDefault="005B5CBB" w:rsidP="00463EBC">
      <w:pPr>
        <w:jc w:val="center"/>
        <w:sectPr w:rsidR="005B5CBB" w:rsidSect="00CF7AB2">
          <w:type w:val="continuous"/>
          <w:pgSz w:w="12240" w:h="15840" w:code="258"/>
          <w:pgMar w:top="1440" w:right="1440" w:bottom="1440" w:left="2160" w:header="720" w:footer="720" w:gutter="0"/>
          <w:pgNumType w:fmt="upperLetter"/>
          <w:cols w:space="720"/>
          <w:docGrid w:linePitch="326"/>
        </w:sectPr>
      </w:pPr>
    </w:p>
    <w:p w14:paraId="63A6CB19" w14:textId="77777777" w:rsidR="0031765F" w:rsidRDefault="0031765F" w:rsidP="00AF3F98">
      <w:pPr>
        <w:pStyle w:val="Heading1"/>
        <w:numPr>
          <w:ilvl w:val="0"/>
          <w:numId w:val="0"/>
        </w:numPr>
        <w:ind w:left="360" w:hanging="360"/>
      </w:pPr>
      <w:bookmarkStart w:id="1" w:name="_Toc2809904"/>
    </w:p>
    <w:p w14:paraId="10CA6663" w14:textId="77777777" w:rsidR="00463EBC" w:rsidRDefault="00A50642" w:rsidP="00AF3F98">
      <w:pPr>
        <w:pStyle w:val="Heading1"/>
        <w:numPr>
          <w:ilvl w:val="0"/>
          <w:numId w:val="0"/>
        </w:numPr>
        <w:ind w:left="360" w:hanging="360"/>
      </w:pPr>
      <w:bookmarkStart w:id="2" w:name="_Toc143557022"/>
      <w:r w:rsidRPr="00A50642">
        <w:t>LỜI CÁM ƠN</w:t>
      </w:r>
      <w:bookmarkEnd w:id="1"/>
      <w:bookmarkEnd w:id="2"/>
      <w:r w:rsidRPr="00A50642">
        <w:t xml:space="preserve"> </w:t>
      </w:r>
    </w:p>
    <w:p w14:paraId="3FC69172" w14:textId="15AEE498" w:rsidR="00122FE7" w:rsidRDefault="00122FE7" w:rsidP="0069456E">
      <w:pPr>
        <w:ind w:firstLine="720"/>
      </w:pPr>
      <w:r>
        <w:t xml:space="preserve">Lời đầu tiên </w:t>
      </w:r>
      <w:r w:rsidR="0069456E">
        <w:t>em</w:t>
      </w:r>
      <w:r>
        <w:t xml:space="preserve"> xin được cảm ơn tập thể các thầy cô của trường Đại học Bách Khoa, các thầy cô của khoa Điện – Điện tử và các thầy cô ở bộ môn Viễn thông vì đã tận tình chỉ dạy và trang bị cho </w:t>
      </w:r>
      <w:r w:rsidR="0069456E">
        <w:t>em</w:t>
      </w:r>
      <w:r>
        <w:t xml:space="preserve"> những kiến thức về các môn đại cương cũng như các môn chuyên ngành đề làm nền tảng cho việc thực hiện Đồ án cũng như những kinh nghiệm quý báu để </w:t>
      </w:r>
      <w:r w:rsidR="0069456E">
        <w:t>nhóm em</w:t>
      </w:r>
      <w:r>
        <w:t xml:space="preserve"> vững tin hơn trong môi trường làm việc sau này. </w:t>
      </w:r>
    </w:p>
    <w:p w14:paraId="3FC6A612" w14:textId="15BD079F" w:rsidR="00122FE7" w:rsidRDefault="00122FE7" w:rsidP="0069456E">
      <w:pPr>
        <w:ind w:firstLine="720"/>
      </w:pPr>
      <w:r>
        <w:t xml:space="preserve">Đặc biệt, </w:t>
      </w:r>
      <w:r w:rsidR="0069456E">
        <w:t>em</w:t>
      </w:r>
      <w:r>
        <w:t xml:space="preserve"> xin chân thành cảm ơn thầy Nguyễn Khánh Lợi, người đã tận tình hướng dẫn, giúp đỡ, định hướng, góp ý và cung cấp ý tưởng cũng như tài liệu tham khảo trong thời gian làm Đồ án.</w:t>
      </w:r>
    </w:p>
    <w:p w14:paraId="42DDCA58" w14:textId="0CDE4E5C" w:rsidR="00122FE7" w:rsidRDefault="00122FE7" w:rsidP="0069456E">
      <w:pPr>
        <w:ind w:firstLine="720"/>
      </w:pPr>
      <w:r>
        <w:t xml:space="preserve">Vì kiến thức bản thân còn nhiều hạn chế, trong quá trình học tập, hoàn thiện báo cáo này </w:t>
      </w:r>
      <w:r w:rsidR="0069456E">
        <w:t>em</w:t>
      </w:r>
      <w:r>
        <w:t xml:space="preserve"> không tránh khỏi những sai lầm. </w:t>
      </w:r>
      <w:r w:rsidR="009D002D">
        <w:t>Em</w:t>
      </w:r>
      <w:r>
        <w:t xml:space="preserve"> rất mong nhận được sự chỉ bảo, đóng góp ý kiến của các thầy cô để </w:t>
      </w:r>
      <w:r w:rsidR="0069456E">
        <w:t>em</w:t>
      </w:r>
      <w:r>
        <w:t xml:space="preserve"> có điều kiện bổ sung, nâng cao ý thức của mình, phục vụ tốt hơn công tác thực tế sau này.</w:t>
      </w:r>
    </w:p>
    <w:p w14:paraId="51A86896" w14:textId="01F09BC9" w:rsidR="00A50642" w:rsidRPr="00A50642" w:rsidRDefault="009D002D" w:rsidP="0069456E">
      <w:pPr>
        <w:ind w:firstLine="720"/>
      </w:pPr>
      <w:r>
        <w:t>E</w:t>
      </w:r>
      <w:r w:rsidR="0069456E">
        <w:t>m</w:t>
      </w:r>
      <w:r w:rsidR="00122FE7">
        <w:t xml:space="preserve"> xin chân thành cảm ơn </w:t>
      </w:r>
      <w:r w:rsidR="00A50642" w:rsidRPr="00A50642">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3F463C1A" w14:textId="77777777" w:rsidTr="00A50642">
        <w:trPr>
          <w:jc w:val="right"/>
        </w:trPr>
        <w:tc>
          <w:tcPr>
            <w:tcW w:w="4878" w:type="dxa"/>
            <w:vAlign w:val="center"/>
          </w:tcPr>
          <w:p w14:paraId="44C11B6F" w14:textId="77BC93D2" w:rsidR="00A50642" w:rsidRPr="00A50642" w:rsidRDefault="00C50DE6" w:rsidP="00A50642">
            <w:pPr>
              <w:spacing w:after="200"/>
              <w:ind w:firstLine="720"/>
              <w:jc w:val="center"/>
              <w:rPr>
                <w:sz w:val="24"/>
                <w:szCs w:val="24"/>
              </w:rPr>
            </w:pPr>
            <w:r>
              <w:rPr>
                <w:sz w:val="24"/>
                <w:szCs w:val="24"/>
              </w:rPr>
              <w:t xml:space="preserve">TP. HCM, ngày </w:t>
            </w:r>
            <w:r w:rsidR="009C11C4">
              <w:rPr>
                <w:sz w:val="24"/>
                <w:szCs w:val="24"/>
              </w:rPr>
              <w:t>04</w:t>
            </w:r>
            <w:r>
              <w:rPr>
                <w:sz w:val="24"/>
                <w:szCs w:val="24"/>
              </w:rPr>
              <w:t xml:space="preserve">, tháng </w:t>
            </w:r>
            <w:r w:rsidR="009C11C4">
              <w:rPr>
                <w:sz w:val="24"/>
                <w:szCs w:val="24"/>
              </w:rPr>
              <w:t>12</w:t>
            </w:r>
            <w:r>
              <w:rPr>
                <w:sz w:val="24"/>
                <w:szCs w:val="24"/>
              </w:rPr>
              <w:t xml:space="preserve"> năm </w:t>
            </w:r>
            <w:r w:rsidR="009C11C4">
              <w:rPr>
                <w:sz w:val="24"/>
                <w:szCs w:val="24"/>
              </w:rPr>
              <w:t>2023</w:t>
            </w:r>
          </w:p>
        </w:tc>
      </w:tr>
      <w:tr w:rsidR="00A50642" w:rsidRPr="00A50642" w14:paraId="3A906ED4" w14:textId="77777777" w:rsidTr="00A50642">
        <w:trPr>
          <w:trHeight w:val="180"/>
          <w:jc w:val="right"/>
        </w:trPr>
        <w:tc>
          <w:tcPr>
            <w:tcW w:w="4878" w:type="dxa"/>
            <w:vAlign w:val="center"/>
          </w:tcPr>
          <w:p w14:paraId="047C95EE" w14:textId="77777777" w:rsidR="00A50642" w:rsidRPr="00A50642" w:rsidRDefault="00A50642" w:rsidP="00A50642">
            <w:pPr>
              <w:spacing w:after="200"/>
              <w:ind w:firstLine="720"/>
              <w:jc w:val="center"/>
              <w:rPr>
                <w:sz w:val="24"/>
                <w:szCs w:val="24"/>
              </w:rPr>
            </w:pPr>
          </w:p>
        </w:tc>
      </w:tr>
      <w:tr w:rsidR="00A50642" w:rsidRPr="00A50642" w14:paraId="46EC78D2" w14:textId="77777777" w:rsidTr="00A50642">
        <w:trPr>
          <w:jc w:val="right"/>
        </w:trPr>
        <w:tc>
          <w:tcPr>
            <w:tcW w:w="4878" w:type="dxa"/>
            <w:vAlign w:val="center"/>
          </w:tcPr>
          <w:p w14:paraId="51F88AAA" w14:textId="6F607547" w:rsidR="00A50642" w:rsidRPr="00A50642" w:rsidRDefault="009C11C4" w:rsidP="00A50642">
            <w:pPr>
              <w:spacing w:after="200"/>
              <w:ind w:firstLine="720"/>
              <w:jc w:val="center"/>
              <w:rPr>
                <w:sz w:val="24"/>
                <w:szCs w:val="24"/>
              </w:rPr>
            </w:pPr>
            <w:r>
              <w:rPr>
                <w:sz w:val="24"/>
                <w:szCs w:val="24"/>
              </w:rPr>
              <w:t>Cao Thành Danh</w:t>
            </w:r>
          </w:p>
        </w:tc>
      </w:tr>
    </w:tbl>
    <w:p w14:paraId="78E3DAB1" w14:textId="77777777" w:rsidR="00A50642" w:rsidRDefault="00A50642">
      <w:pPr>
        <w:spacing w:before="0" w:line="276" w:lineRule="auto"/>
        <w:jc w:val="left"/>
      </w:pPr>
    </w:p>
    <w:p w14:paraId="5849A04D" w14:textId="77777777" w:rsidR="00A50642" w:rsidRDefault="00A50642">
      <w:pPr>
        <w:spacing w:before="0" w:line="276" w:lineRule="auto"/>
        <w:jc w:val="left"/>
      </w:pPr>
      <w:r>
        <w:br w:type="page"/>
      </w:r>
    </w:p>
    <w:p w14:paraId="1B97884F" w14:textId="77777777" w:rsidR="00A50642" w:rsidRDefault="00A50642">
      <w:pPr>
        <w:spacing w:before="0" w:line="276" w:lineRule="auto"/>
        <w:jc w:val="left"/>
      </w:pPr>
    </w:p>
    <w:p w14:paraId="1F550C7A" w14:textId="77777777" w:rsidR="00A50642" w:rsidRDefault="00A50642" w:rsidP="00A50642">
      <w:pPr>
        <w:pStyle w:val="Heading1"/>
        <w:numPr>
          <w:ilvl w:val="0"/>
          <w:numId w:val="0"/>
        </w:numPr>
        <w:ind w:left="360" w:hanging="360"/>
      </w:pPr>
      <w:bookmarkStart w:id="3" w:name="_Toc2809905"/>
      <w:bookmarkStart w:id="4" w:name="_Toc143557023"/>
      <w:r w:rsidRPr="00A50642">
        <w:t>LỜI CAM ĐOAN</w:t>
      </w:r>
      <w:bookmarkEnd w:id="3"/>
      <w:bookmarkEnd w:id="4"/>
    </w:p>
    <w:p w14:paraId="1CCC6CA1" w14:textId="6F4DE570" w:rsidR="00A50642" w:rsidRPr="00A50642" w:rsidRDefault="00A50642" w:rsidP="00A50642">
      <w:pPr>
        <w:ind w:firstLine="720"/>
      </w:pPr>
      <w:r>
        <w:t xml:space="preserve">Tôi tên: </w:t>
      </w:r>
      <w:r w:rsidR="00DB7953">
        <w:t>Cao Thành Danh</w:t>
      </w:r>
      <w:r w:rsidR="00C50DE6">
        <w:t xml:space="preserve"> </w:t>
      </w:r>
      <w:r>
        <w:t xml:space="preserve">là sinh viên chuyên ngành Kỹ thuật Điện tử - Truyền thông, khóa </w:t>
      </w:r>
      <w:r w:rsidR="00C50DE6">
        <w:t>2019</w:t>
      </w:r>
      <w:r>
        <w:t>, tại Đại học Quốc gia thành phố Hồ Chí Minh – Trường Đại học Bách Khoa. Tôi xin cam đoan những nội dung sau đều là sự thật: (i) Công trình nghiên cứu này hoàn toàn do chính tôi thực hiện; (ii) Các tài liệu và trích dẫn trong luận văn này được tham khảo từ các nguồn thực tế, có uy tín và độ chính xác cao; (iii) Các số liệu và kết quả của công trình này được tôi tự thực hiện một cách độc lập và trung thực.</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0CC215A7" w14:textId="77777777" w:rsidTr="0090426B">
        <w:trPr>
          <w:jc w:val="right"/>
        </w:trPr>
        <w:tc>
          <w:tcPr>
            <w:tcW w:w="4878" w:type="dxa"/>
            <w:vAlign w:val="center"/>
          </w:tcPr>
          <w:p w14:paraId="69701AD4" w14:textId="2ABD307C" w:rsidR="00A50642" w:rsidRPr="00A50642" w:rsidRDefault="00C50DE6" w:rsidP="0090426B">
            <w:pPr>
              <w:spacing w:after="200"/>
              <w:ind w:firstLine="720"/>
              <w:jc w:val="center"/>
              <w:rPr>
                <w:sz w:val="24"/>
                <w:szCs w:val="24"/>
              </w:rPr>
            </w:pPr>
            <w:r>
              <w:rPr>
                <w:sz w:val="24"/>
                <w:szCs w:val="24"/>
              </w:rPr>
              <w:t xml:space="preserve">TP. HCM, ngày </w:t>
            </w:r>
            <w:r w:rsidR="00DB7953">
              <w:rPr>
                <w:sz w:val="24"/>
                <w:szCs w:val="24"/>
              </w:rPr>
              <w:t>04</w:t>
            </w:r>
            <w:r>
              <w:rPr>
                <w:sz w:val="24"/>
                <w:szCs w:val="24"/>
              </w:rPr>
              <w:t xml:space="preserve">, tháng </w:t>
            </w:r>
            <w:r w:rsidR="00DB7953">
              <w:rPr>
                <w:sz w:val="24"/>
                <w:szCs w:val="24"/>
              </w:rPr>
              <w:t>12</w:t>
            </w:r>
            <w:r>
              <w:rPr>
                <w:sz w:val="24"/>
                <w:szCs w:val="24"/>
              </w:rPr>
              <w:t xml:space="preserve"> năm </w:t>
            </w:r>
            <w:r w:rsidR="00DB7953">
              <w:rPr>
                <w:sz w:val="24"/>
                <w:szCs w:val="24"/>
              </w:rPr>
              <w:t>2023</w:t>
            </w:r>
          </w:p>
        </w:tc>
      </w:tr>
      <w:tr w:rsidR="00A50642" w:rsidRPr="00A50642" w14:paraId="0CA4F0D4" w14:textId="77777777" w:rsidTr="0090426B">
        <w:trPr>
          <w:trHeight w:val="180"/>
          <w:jc w:val="right"/>
        </w:trPr>
        <w:tc>
          <w:tcPr>
            <w:tcW w:w="4878" w:type="dxa"/>
            <w:vAlign w:val="center"/>
          </w:tcPr>
          <w:p w14:paraId="0CC56AF5" w14:textId="77777777" w:rsidR="00A50642" w:rsidRPr="00A50642" w:rsidRDefault="00A50642" w:rsidP="0090426B">
            <w:pPr>
              <w:spacing w:after="200"/>
              <w:ind w:firstLine="720"/>
              <w:jc w:val="center"/>
              <w:rPr>
                <w:sz w:val="24"/>
                <w:szCs w:val="24"/>
              </w:rPr>
            </w:pPr>
          </w:p>
        </w:tc>
      </w:tr>
      <w:tr w:rsidR="00A50642" w:rsidRPr="00A50642" w14:paraId="58A2061B" w14:textId="77777777" w:rsidTr="0090426B">
        <w:trPr>
          <w:jc w:val="right"/>
        </w:trPr>
        <w:tc>
          <w:tcPr>
            <w:tcW w:w="4878" w:type="dxa"/>
            <w:vAlign w:val="center"/>
          </w:tcPr>
          <w:p w14:paraId="2EB7B4DB" w14:textId="12B97129" w:rsidR="00A50642" w:rsidRPr="00A50642" w:rsidRDefault="00DB7953" w:rsidP="0090426B">
            <w:pPr>
              <w:spacing w:after="200"/>
              <w:ind w:firstLine="720"/>
              <w:jc w:val="center"/>
              <w:rPr>
                <w:sz w:val="24"/>
                <w:szCs w:val="24"/>
              </w:rPr>
            </w:pPr>
            <w:r>
              <w:rPr>
                <w:sz w:val="24"/>
                <w:szCs w:val="24"/>
              </w:rPr>
              <w:t>Cao Thành Danh</w:t>
            </w:r>
          </w:p>
        </w:tc>
      </w:tr>
    </w:tbl>
    <w:p w14:paraId="5AD11DC3" w14:textId="77777777" w:rsidR="00A50642" w:rsidRDefault="00A50642">
      <w:pPr>
        <w:spacing w:before="0" w:line="276" w:lineRule="auto"/>
        <w:jc w:val="left"/>
      </w:pPr>
    </w:p>
    <w:p w14:paraId="236FA785" w14:textId="77777777" w:rsidR="00A50642" w:rsidRDefault="00A50642">
      <w:pPr>
        <w:spacing w:before="0" w:line="276" w:lineRule="auto"/>
        <w:jc w:val="left"/>
      </w:pPr>
      <w:r>
        <w:br w:type="page"/>
      </w:r>
    </w:p>
    <w:p w14:paraId="0D7A5F74" w14:textId="77777777" w:rsidR="00A50642" w:rsidRDefault="00A50642">
      <w:pPr>
        <w:spacing w:before="0" w:line="276" w:lineRule="auto"/>
        <w:jc w:val="left"/>
      </w:pPr>
    </w:p>
    <w:p w14:paraId="2AAC9938" w14:textId="77777777" w:rsidR="00A50642" w:rsidRDefault="00A50642" w:rsidP="00A50642">
      <w:pPr>
        <w:pStyle w:val="Heading1"/>
        <w:numPr>
          <w:ilvl w:val="0"/>
          <w:numId w:val="0"/>
        </w:numPr>
        <w:ind w:left="360" w:hanging="360"/>
      </w:pPr>
      <w:bookmarkStart w:id="5" w:name="_Toc2809906"/>
      <w:bookmarkStart w:id="6" w:name="_Toc143557024"/>
      <w:r w:rsidRPr="00A50642">
        <w:t>TÓM TẮT LUẬN VĂN</w:t>
      </w:r>
      <w:bookmarkEnd w:id="5"/>
      <w:bookmarkEnd w:id="6"/>
    </w:p>
    <w:p w14:paraId="3A7EB609" w14:textId="77777777" w:rsidR="00A50642" w:rsidRPr="00A50642" w:rsidRDefault="00A50642" w:rsidP="00A50642">
      <w:pPr>
        <w:ind w:firstLine="720"/>
      </w:pPr>
      <w:r>
        <w:t>Tóm tắt luận văn bằng tiếng Việt. Giới hạn trong 1 trang. Nội dung tóm tắt bao gồm: bài toán nghiên cứu (mục tiêu). Phương pháp nghiên cứu. Kết quả nghiên cứu.</w:t>
      </w:r>
    </w:p>
    <w:p w14:paraId="2A1A560E" w14:textId="77777777" w:rsidR="00A50642" w:rsidRDefault="00A50642">
      <w:pPr>
        <w:spacing w:before="0" w:line="276" w:lineRule="auto"/>
        <w:jc w:val="left"/>
      </w:pPr>
    </w:p>
    <w:p w14:paraId="4F64284F" w14:textId="77777777" w:rsidR="00A50642" w:rsidRDefault="00A50642">
      <w:pPr>
        <w:spacing w:before="0" w:line="276" w:lineRule="auto"/>
        <w:jc w:val="left"/>
      </w:pPr>
      <w:r>
        <w:br w:type="page"/>
      </w:r>
    </w:p>
    <w:p w14:paraId="506B34A4" w14:textId="77777777" w:rsidR="00A50642" w:rsidRDefault="00A50642">
      <w:pPr>
        <w:spacing w:before="0" w:line="276" w:lineRule="auto"/>
        <w:jc w:val="left"/>
      </w:pPr>
    </w:p>
    <w:p w14:paraId="3BCF5E88" w14:textId="77777777" w:rsidR="00A50642" w:rsidRDefault="00A50642" w:rsidP="00A50642">
      <w:pPr>
        <w:pStyle w:val="Heading1"/>
        <w:numPr>
          <w:ilvl w:val="0"/>
          <w:numId w:val="0"/>
        </w:numPr>
        <w:ind w:left="360" w:hanging="360"/>
      </w:pPr>
      <w:bookmarkStart w:id="7" w:name="_Toc2809907"/>
      <w:bookmarkStart w:id="8" w:name="_Toc143557025"/>
      <w:r>
        <w:t>ABSTRACT</w:t>
      </w:r>
      <w:bookmarkEnd w:id="7"/>
      <w:bookmarkEnd w:id="8"/>
    </w:p>
    <w:p w14:paraId="1D6A50EA" w14:textId="77777777" w:rsidR="00A50642" w:rsidRPr="00A50642" w:rsidRDefault="00A50642" w:rsidP="00A50642">
      <w:pPr>
        <w:ind w:firstLine="720"/>
      </w:pPr>
      <w:r>
        <w:t>Tóm tắt luận văn bằng tiếng Anh. Giới hạn trong 1 trang. Nội dung tóm tắt bao gồm: bài toán nghiên cứu (mục tiêu). Phương pháp nghiên cứu. Kết quả nghiên cứu.</w:t>
      </w:r>
    </w:p>
    <w:p w14:paraId="12AEDBC1" w14:textId="77777777" w:rsidR="00A50642" w:rsidRDefault="00A50642">
      <w:pPr>
        <w:spacing w:before="0" w:line="276" w:lineRule="auto"/>
        <w:jc w:val="left"/>
      </w:pPr>
    </w:p>
    <w:p w14:paraId="59313E2C" w14:textId="77777777" w:rsidR="00A50642" w:rsidRDefault="00A50642">
      <w:pPr>
        <w:spacing w:before="0" w:line="276" w:lineRule="auto"/>
        <w:jc w:val="left"/>
      </w:pPr>
      <w:r>
        <w:br w:type="page"/>
      </w:r>
    </w:p>
    <w:p w14:paraId="512B0DA0" w14:textId="77777777" w:rsidR="00CF7AB2" w:rsidRDefault="00CF7AB2" w:rsidP="00CF7AB2">
      <w:pPr>
        <w:jc w:val="center"/>
      </w:pPr>
    </w:p>
    <w:p w14:paraId="7BB6A5B0" w14:textId="77777777" w:rsidR="00AF3F98" w:rsidRPr="0077309D" w:rsidRDefault="0090426B" w:rsidP="0077309D">
      <w:pPr>
        <w:keepLines/>
        <w:tabs>
          <w:tab w:val="left" w:pos="1080"/>
          <w:tab w:val="right" w:pos="8520"/>
        </w:tabs>
        <w:spacing w:before="0" w:after="480" w:line="240" w:lineRule="auto"/>
        <w:jc w:val="right"/>
        <w:rPr>
          <w:b/>
          <w:sz w:val="32"/>
          <w:szCs w:val="32"/>
        </w:rPr>
      </w:pPr>
      <w:r w:rsidRPr="0077309D">
        <w:rPr>
          <w:b/>
          <w:sz w:val="32"/>
          <w:szCs w:val="32"/>
        </w:rPr>
        <w:t>MỤC LỤC</w:t>
      </w:r>
    </w:p>
    <w:p w14:paraId="6EA7E1DB" w14:textId="720783F0" w:rsidR="0029294E" w:rsidRDefault="00384C5F">
      <w:pPr>
        <w:pStyle w:val="TOC1"/>
        <w:rPr>
          <w:rFonts w:asciiTheme="minorHAnsi" w:eastAsiaTheme="minorEastAsia" w:hAnsiTheme="minorHAnsi" w:cstheme="minorBidi"/>
          <w:b w:val="0"/>
          <w:bCs w:val="0"/>
          <w:noProof/>
          <w:kern w:val="2"/>
          <w:sz w:val="22"/>
          <w:szCs w:val="22"/>
          <w14:ligatures w14:val="standardContextual"/>
        </w:rPr>
      </w:pPr>
      <w:r>
        <w:rPr>
          <w:caps/>
          <w:u w:val="single"/>
        </w:rPr>
        <w:fldChar w:fldCharType="begin"/>
      </w:r>
      <w:r w:rsidR="0077309D">
        <w:rPr>
          <w:caps/>
          <w:u w:val="single"/>
        </w:rPr>
        <w:instrText xml:space="preserve"> TOC \o "1-3" \h \z \u </w:instrText>
      </w:r>
      <w:r>
        <w:rPr>
          <w:caps/>
          <w:u w:val="single"/>
        </w:rPr>
        <w:fldChar w:fldCharType="separate"/>
      </w:r>
      <w:hyperlink w:anchor="_Toc143557022" w:history="1">
        <w:r w:rsidR="0029294E" w:rsidRPr="00F92308">
          <w:rPr>
            <w:rStyle w:val="Hyperlink"/>
            <w:noProof/>
          </w:rPr>
          <w:t>LỜI CÁM ƠN</w:t>
        </w:r>
        <w:r w:rsidR="0029294E">
          <w:rPr>
            <w:noProof/>
            <w:webHidden/>
          </w:rPr>
          <w:tab/>
        </w:r>
        <w:r w:rsidR="0029294E">
          <w:rPr>
            <w:noProof/>
            <w:webHidden/>
          </w:rPr>
          <w:fldChar w:fldCharType="begin"/>
        </w:r>
        <w:r w:rsidR="0029294E">
          <w:rPr>
            <w:noProof/>
            <w:webHidden/>
          </w:rPr>
          <w:instrText xml:space="preserve"> PAGEREF _Toc143557022 \h </w:instrText>
        </w:r>
        <w:r w:rsidR="0029294E">
          <w:rPr>
            <w:noProof/>
            <w:webHidden/>
          </w:rPr>
        </w:r>
        <w:r w:rsidR="0029294E">
          <w:rPr>
            <w:noProof/>
            <w:webHidden/>
          </w:rPr>
          <w:fldChar w:fldCharType="separate"/>
        </w:r>
        <w:r w:rsidR="0029294E">
          <w:rPr>
            <w:noProof/>
            <w:webHidden/>
          </w:rPr>
          <w:t>i</w:t>
        </w:r>
        <w:r w:rsidR="0029294E">
          <w:rPr>
            <w:noProof/>
            <w:webHidden/>
          </w:rPr>
          <w:fldChar w:fldCharType="end"/>
        </w:r>
      </w:hyperlink>
    </w:p>
    <w:p w14:paraId="39909415" w14:textId="2415B27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3" w:history="1">
        <w:r w:rsidR="0029294E" w:rsidRPr="00F92308">
          <w:rPr>
            <w:rStyle w:val="Hyperlink"/>
            <w:noProof/>
          </w:rPr>
          <w:t>LỜI CAM ĐOAN</w:t>
        </w:r>
        <w:r w:rsidR="0029294E">
          <w:rPr>
            <w:noProof/>
            <w:webHidden/>
          </w:rPr>
          <w:tab/>
        </w:r>
        <w:r w:rsidR="0029294E">
          <w:rPr>
            <w:noProof/>
            <w:webHidden/>
          </w:rPr>
          <w:fldChar w:fldCharType="begin"/>
        </w:r>
        <w:r w:rsidR="0029294E">
          <w:rPr>
            <w:noProof/>
            <w:webHidden/>
          </w:rPr>
          <w:instrText xml:space="preserve"> PAGEREF _Toc143557023 \h </w:instrText>
        </w:r>
        <w:r w:rsidR="0029294E">
          <w:rPr>
            <w:noProof/>
            <w:webHidden/>
          </w:rPr>
        </w:r>
        <w:r w:rsidR="0029294E">
          <w:rPr>
            <w:noProof/>
            <w:webHidden/>
          </w:rPr>
          <w:fldChar w:fldCharType="separate"/>
        </w:r>
        <w:r w:rsidR="0029294E">
          <w:rPr>
            <w:noProof/>
            <w:webHidden/>
          </w:rPr>
          <w:t>ii</w:t>
        </w:r>
        <w:r w:rsidR="0029294E">
          <w:rPr>
            <w:noProof/>
            <w:webHidden/>
          </w:rPr>
          <w:fldChar w:fldCharType="end"/>
        </w:r>
      </w:hyperlink>
    </w:p>
    <w:p w14:paraId="7A8DB77A" w14:textId="64E7434D"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4" w:history="1">
        <w:r w:rsidR="0029294E" w:rsidRPr="00F92308">
          <w:rPr>
            <w:rStyle w:val="Hyperlink"/>
            <w:noProof/>
          </w:rPr>
          <w:t>TÓM TẮT LUẬN VĂN</w:t>
        </w:r>
        <w:r w:rsidR="0029294E">
          <w:rPr>
            <w:noProof/>
            <w:webHidden/>
          </w:rPr>
          <w:tab/>
        </w:r>
        <w:r w:rsidR="0029294E">
          <w:rPr>
            <w:noProof/>
            <w:webHidden/>
          </w:rPr>
          <w:fldChar w:fldCharType="begin"/>
        </w:r>
        <w:r w:rsidR="0029294E">
          <w:rPr>
            <w:noProof/>
            <w:webHidden/>
          </w:rPr>
          <w:instrText xml:space="preserve"> PAGEREF _Toc143557024 \h </w:instrText>
        </w:r>
        <w:r w:rsidR="0029294E">
          <w:rPr>
            <w:noProof/>
            <w:webHidden/>
          </w:rPr>
        </w:r>
        <w:r w:rsidR="0029294E">
          <w:rPr>
            <w:noProof/>
            <w:webHidden/>
          </w:rPr>
          <w:fldChar w:fldCharType="separate"/>
        </w:r>
        <w:r w:rsidR="0029294E">
          <w:rPr>
            <w:noProof/>
            <w:webHidden/>
          </w:rPr>
          <w:t>iii</w:t>
        </w:r>
        <w:r w:rsidR="0029294E">
          <w:rPr>
            <w:noProof/>
            <w:webHidden/>
          </w:rPr>
          <w:fldChar w:fldCharType="end"/>
        </w:r>
      </w:hyperlink>
    </w:p>
    <w:p w14:paraId="29C4B8F6" w14:textId="32F1A61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5" w:history="1">
        <w:r w:rsidR="0029294E" w:rsidRPr="00F92308">
          <w:rPr>
            <w:rStyle w:val="Hyperlink"/>
            <w:noProof/>
          </w:rPr>
          <w:t>ABSTRACT</w:t>
        </w:r>
        <w:r w:rsidR="0029294E">
          <w:rPr>
            <w:noProof/>
            <w:webHidden/>
          </w:rPr>
          <w:tab/>
        </w:r>
        <w:r w:rsidR="0029294E">
          <w:rPr>
            <w:noProof/>
            <w:webHidden/>
          </w:rPr>
          <w:fldChar w:fldCharType="begin"/>
        </w:r>
        <w:r w:rsidR="0029294E">
          <w:rPr>
            <w:noProof/>
            <w:webHidden/>
          </w:rPr>
          <w:instrText xml:space="preserve"> PAGEREF _Toc143557025 \h </w:instrText>
        </w:r>
        <w:r w:rsidR="0029294E">
          <w:rPr>
            <w:noProof/>
            <w:webHidden/>
          </w:rPr>
        </w:r>
        <w:r w:rsidR="0029294E">
          <w:rPr>
            <w:noProof/>
            <w:webHidden/>
          </w:rPr>
          <w:fldChar w:fldCharType="separate"/>
        </w:r>
        <w:r w:rsidR="0029294E">
          <w:rPr>
            <w:noProof/>
            <w:webHidden/>
          </w:rPr>
          <w:t>iv</w:t>
        </w:r>
        <w:r w:rsidR="0029294E">
          <w:rPr>
            <w:noProof/>
            <w:webHidden/>
          </w:rPr>
          <w:fldChar w:fldCharType="end"/>
        </w:r>
      </w:hyperlink>
    </w:p>
    <w:p w14:paraId="7AF86FBC" w14:textId="73399EF0"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6" w:history="1">
        <w:r w:rsidR="0029294E" w:rsidRPr="00F92308">
          <w:rPr>
            <w:rStyle w:val="Hyperlink"/>
            <w:noProof/>
          </w:rPr>
          <w:t>DANH SÁCH BẢNG</w:t>
        </w:r>
        <w:r w:rsidR="0029294E">
          <w:rPr>
            <w:noProof/>
            <w:webHidden/>
          </w:rPr>
          <w:tab/>
        </w:r>
        <w:r w:rsidR="0029294E">
          <w:rPr>
            <w:noProof/>
            <w:webHidden/>
          </w:rPr>
          <w:fldChar w:fldCharType="begin"/>
        </w:r>
        <w:r w:rsidR="0029294E">
          <w:rPr>
            <w:noProof/>
            <w:webHidden/>
          </w:rPr>
          <w:instrText xml:space="preserve"> PAGEREF _Toc143557026 \h </w:instrText>
        </w:r>
        <w:r w:rsidR="0029294E">
          <w:rPr>
            <w:noProof/>
            <w:webHidden/>
          </w:rPr>
        </w:r>
        <w:r w:rsidR="0029294E">
          <w:rPr>
            <w:noProof/>
            <w:webHidden/>
          </w:rPr>
          <w:fldChar w:fldCharType="separate"/>
        </w:r>
        <w:r w:rsidR="0029294E">
          <w:rPr>
            <w:noProof/>
            <w:webHidden/>
          </w:rPr>
          <w:t>vii</w:t>
        </w:r>
        <w:r w:rsidR="0029294E">
          <w:rPr>
            <w:noProof/>
            <w:webHidden/>
          </w:rPr>
          <w:fldChar w:fldCharType="end"/>
        </w:r>
      </w:hyperlink>
    </w:p>
    <w:p w14:paraId="27E36C3F" w14:textId="7B202F8A"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7" w:history="1">
        <w:r w:rsidR="0029294E" w:rsidRPr="00F92308">
          <w:rPr>
            <w:rStyle w:val="Hyperlink"/>
            <w:noProof/>
          </w:rPr>
          <w:t>DANH SÁCH HÌNH VẼ</w:t>
        </w:r>
        <w:r w:rsidR="0029294E">
          <w:rPr>
            <w:noProof/>
            <w:webHidden/>
          </w:rPr>
          <w:tab/>
        </w:r>
        <w:r w:rsidR="0029294E">
          <w:rPr>
            <w:noProof/>
            <w:webHidden/>
          </w:rPr>
          <w:fldChar w:fldCharType="begin"/>
        </w:r>
        <w:r w:rsidR="0029294E">
          <w:rPr>
            <w:noProof/>
            <w:webHidden/>
          </w:rPr>
          <w:instrText xml:space="preserve"> PAGEREF _Toc143557027 \h </w:instrText>
        </w:r>
        <w:r w:rsidR="0029294E">
          <w:rPr>
            <w:noProof/>
            <w:webHidden/>
          </w:rPr>
        </w:r>
        <w:r w:rsidR="0029294E">
          <w:rPr>
            <w:noProof/>
            <w:webHidden/>
          </w:rPr>
          <w:fldChar w:fldCharType="separate"/>
        </w:r>
        <w:r w:rsidR="0029294E">
          <w:rPr>
            <w:noProof/>
            <w:webHidden/>
          </w:rPr>
          <w:t>viii</w:t>
        </w:r>
        <w:r w:rsidR="0029294E">
          <w:rPr>
            <w:noProof/>
            <w:webHidden/>
          </w:rPr>
          <w:fldChar w:fldCharType="end"/>
        </w:r>
      </w:hyperlink>
    </w:p>
    <w:p w14:paraId="5ABC648F" w14:textId="2A271B5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8" w:history="1">
        <w:r w:rsidR="0029294E" w:rsidRPr="00F92308">
          <w:rPr>
            <w:rStyle w:val="Hyperlink"/>
            <w:noProof/>
          </w:rPr>
          <w:t>DANH SÁCH TỪ VIẾT TẮT</w:t>
        </w:r>
        <w:r w:rsidR="0029294E">
          <w:rPr>
            <w:noProof/>
            <w:webHidden/>
          </w:rPr>
          <w:tab/>
        </w:r>
        <w:r w:rsidR="0029294E">
          <w:rPr>
            <w:noProof/>
            <w:webHidden/>
          </w:rPr>
          <w:fldChar w:fldCharType="begin"/>
        </w:r>
        <w:r w:rsidR="0029294E">
          <w:rPr>
            <w:noProof/>
            <w:webHidden/>
          </w:rPr>
          <w:instrText xml:space="preserve"> PAGEREF _Toc143557028 \h </w:instrText>
        </w:r>
        <w:r w:rsidR="0029294E">
          <w:rPr>
            <w:noProof/>
            <w:webHidden/>
          </w:rPr>
        </w:r>
        <w:r w:rsidR="0029294E">
          <w:rPr>
            <w:noProof/>
            <w:webHidden/>
          </w:rPr>
          <w:fldChar w:fldCharType="separate"/>
        </w:r>
        <w:r w:rsidR="0029294E">
          <w:rPr>
            <w:noProof/>
            <w:webHidden/>
          </w:rPr>
          <w:t>ix</w:t>
        </w:r>
        <w:r w:rsidR="0029294E">
          <w:rPr>
            <w:noProof/>
            <w:webHidden/>
          </w:rPr>
          <w:fldChar w:fldCharType="end"/>
        </w:r>
      </w:hyperlink>
    </w:p>
    <w:p w14:paraId="086A9A38" w14:textId="3C6B99E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29" w:history="1">
        <w:r w:rsidR="0029294E" w:rsidRPr="00F92308">
          <w:rPr>
            <w:rStyle w:val="Hyperlink"/>
            <w:noProof/>
          </w:rPr>
          <w:t>CHƯƠNG 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GIỚI THIỆU</w:t>
        </w:r>
        <w:r w:rsidR="0029294E">
          <w:rPr>
            <w:noProof/>
            <w:webHidden/>
          </w:rPr>
          <w:tab/>
        </w:r>
        <w:r w:rsidR="0029294E">
          <w:rPr>
            <w:noProof/>
            <w:webHidden/>
          </w:rPr>
          <w:fldChar w:fldCharType="begin"/>
        </w:r>
        <w:r w:rsidR="0029294E">
          <w:rPr>
            <w:noProof/>
            <w:webHidden/>
          </w:rPr>
          <w:instrText xml:space="preserve"> PAGEREF _Toc143557029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7CAB08C4" w14:textId="2F0C2B65"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0" w:history="1">
        <w:r w:rsidR="0029294E" w:rsidRPr="00F92308">
          <w:rPr>
            <w:rStyle w:val="Hyperlink"/>
            <w:noProof/>
          </w:rPr>
          <w:t>1.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Đặt vấn đề</w:t>
        </w:r>
        <w:r w:rsidR="0029294E">
          <w:rPr>
            <w:noProof/>
            <w:webHidden/>
          </w:rPr>
          <w:tab/>
        </w:r>
        <w:r w:rsidR="0029294E">
          <w:rPr>
            <w:noProof/>
            <w:webHidden/>
          </w:rPr>
          <w:fldChar w:fldCharType="begin"/>
        </w:r>
        <w:r w:rsidR="0029294E">
          <w:rPr>
            <w:noProof/>
            <w:webHidden/>
          </w:rPr>
          <w:instrText xml:space="preserve"> PAGEREF _Toc143557030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487C50C5" w14:textId="104A1E50"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1" w:history="1">
        <w:r w:rsidR="0029294E" w:rsidRPr="00F92308">
          <w:rPr>
            <w:rStyle w:val="Hyperlink"/>
            <w:noProof/>
          </w:rPr>
          <w:t>1.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ạm vi và phương pháp nghiên cứu</w:t>
        </w:r>
        <w:r w:rsidR="0029294E">
          <w:rPr>
            <w:noProof/>
            <w:webHidden/>
          </w:rPr>
          <w:tab/>
        </w:r>
        <w:r w:rsidR="0029294E">
          <w:rPr>
            <w:noProof/>
            <w:webHidden/>
          </w:rPr>
          <w:fldChar w:fldCharType="begin"/>
        </w:r>
        <w:r w:rsidR="0029294E">
          <w:rPr>
            <w:noProof/>
            <w:webHidden/>
          </w:rPr>
          <w:instrText xml:space="preserve"> PAGEREF _Toc143557031 \h </w:instrText>
        </w:r>
        <w:r w:rsidR="0029294E">
          <w:rPr>
            <w:noProof/>
            <w:webHidden/>
          </w:rPr>
        </w:r>
        <w:r w:rsidR="0029294E">
          <w:rPr>
            <w:noProof/>
            <w:webHidden/>
          </w:rPr>
          <w:fldChar w:fldCharType="separate"/>
        </w:r>
        <w:r w:rsidR="0029294E">
          <w:rPr>
            <w:noProof/>
            <w:webHidden/>
          </w:rPr>
          <w:t>2</w:t>
        </w:r>
        <w:r w:rsidR="0029294E">
          <w:rPr>
            <w:noProof/>
            <w:webHidden/>
          </w:rPr>
          <w:fldChar w:fldCharType="end"/>
        </w:r>
      </w:hyperlink>
    </w:p>
    <w:p w14:paraId="64338249" w14:textId="558B04AD" w:rsidR="0029294E" w:rsidRDefault="00000000">
      <w:pPr>
        <w:pStyle w:val="TOC3"/>
        <w:rPr>
          <w:rFonts w:asciiTheme="minorHAnsi" w:eastAsiaTheme="minorEastAsia" w:hAnsiTheme="minorHAnsi" w:cstheme="minorBidi"/>
          <w:kern w:val="2"/>
          <w:sz w:val="22"/>
          <w:szCs w:val="22"/>
          <w14:ligatures w14:val="standardContextual"/>
        </w:rPr>
      </w:pPr>
      <w:hyperlink w:anchor="_Toc143557032" w:history="1">
        <w:r w:rsidR="0029294E" w:rsidRPr="00F92308">
          <w:rPr>
            <w:rStyle w:val="Hyperlink"/>
          </w:rPr>
          <w:t>1.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ạm vi nghiên cứu</w:t>
        </w:r>
        <w:r w:rsidR="0029294E">
          <w:rPr>
            <w:webHidden/>
          </w:rPr>
          <w:tab/>
        </w:r>
        <w:r w:rsidR="0029294E">
          <w:rPr>
            <w:webHidden/>
          </w:rPr>
          <w:fldChar w:fldCharType="begin"/>
        </w:r>
        <w:r w:rsidR="0029294E">
          <w:rPr>
            <w:webHidden/>
          </w:rPr>
          <w:instrText xml:space="preserve"> PAGEREF _Toc143557032 \h </w:instrText>
        </w:r>
        <w:r w:rsidR="0029294E">
          <w:rPr>
            <w:webHidden/>
          </w:rPr>
        </w:r>
        <w:r w:rsidR="0029294E">
          <w:rPr>
            <w:webHidden/>
          </w:rPr>
          <w:fldChar w:fldCharType="separate"/>
        </w:r>
        <w:r w:rsidR="0029294E">
          <w:rPr>
            <w:webHidden/>
          </w:rPr>
          <w:t>2</w:t>
        </w:r>
        <w:r w:rsidR="0029294E">
          <w:rPr>
            <w:webHidden/>
          </w:rPr>
          <w:fldChar w:fldCharType="end"/>
        </w:r>
      </w:hyperlink>
    </w:p>
    <w:p w14:paraId="271A19DD" w14:textId="66640D2E" w:rsidR="0029294E" w:rsidRDefault="00000000">
      <w:pPr>
        <w:pStyle w:val="TOC3"/>
        <w:rPr>
          <w:rFonts w:asciiTheme="minorHAnsi" w:eastAsiaTheme="minorEastAsia" w:hAnsiTheme="minorHAnsi" w:cstheme="minorBidi"/>
          <w:kern w:val="2"/>
          <w:sz w:val="22"/>
          <w:szCs w:val="22"/>
          <w14:ligatures w14:val="standardContextual"/>
        </w:rPr>
      </w:pPr>
      <w:hyperlink w:anchor="_Toc143557033" w:history="1">
        <w:r w:rsidR="0029294E" w:rsidRPr="00F92308">
          <w:rPr>
            <w:rStyle w:val="Hyperlink"/>
          </w:rPr>
          <w:t>1.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ương pháp nghiên cứu</w:t>
        </w:r>
        <w:r w:rsidR="0029294E">
          <w:rPr>
            <w:webHidden/>
          </w:rPr>
          <w:tab/>
        </w:r>
        <w:r w:rsidR="0029294E">
          <w:rPr>
            <w:webHidden/>
          </w:rPr>
          <w:fldChar w:fldCharType="begin"/>
        </w:r>
        <w:r w:rsidR="0029294E">
          <w:rPr>
            <w:webHidden/>
          </w:rPr>
          <w:instrText xml:space="preserve"> PAGEREF _Toc143557033 \h </w:instrText>
        </w:r>
        <w:r w:rsidR="0029294E">
          <w:rPr>
            <w:webHidden/>
          </w:rPr>
        </w:r>
        <w:r w:rsidR="0029294E">
          <w:rPr>
            <w:webHidden/>
          </w:rPr>
          <w:fldChar w:fldCharType="separate"/>
        </w:r>
        <w:r w:rsidR="0029294E">
          <w:rPr>
            <w:webHidden/>
          </w:rPr>
          <w:t>3</w:t>
        </w:r>
        <w:r w:rsidR="0029294E">
          <w:rPr>
            <w:webHidden/>
          </w:rPr>
          <w:fldChar w:fldCharType="end"/>
        </w:r>
      </w:hyperlink>
    </w:p>
    <w:p w14:paraId="2F5F09FB" w14:textId="7081D7B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4" w:history="1">
        <w:r w:rsidR="0029294E" w:rsidRPr="00F92308">
          <w:rPr>
            <w:rStyle w:val="Hyperlink"/>
            <w:noProof/>
          </w:rPr>
          <w:t>1.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ác đóng góp của luận văn</w:t>
        </w:r>
        <w:r w:rsidR="0029294E">
          <w:rPr>
            <w:noProof/>
            <w:webHidden/>
          </w:rPr>
          <w:tab/>
        </w:r>
        <w:r w:rsidR="0029294E">
          <w:rPr>
            <w:noProof/>
            <w:webHidden/>
          </w:rPr>
          <w:fldChar w:fldCharType="begin"/>
        </w:r>
        <w:r w:rsidR="0029294E">
          <w:rPr>
            <w:noProof/>
            <w:webHidden/>
          </w:rPr>
          <w:instrText xml:space="preserve"> PAGEREF _Toc143557034 \h </w:instrText>
        </w:r>
        <w:r w:rsidR="0029294E">
          <w:rPr>
            <w:noProof/>
            <w:webHidden/>
          </w:rPr>
        </w:r>
        <w:r w:rsidR="0029294E">
          <w:rPr>
            <w:noProof/>
            <w:webHidden/>
          </w:rPr>
          <w:fldChar w:fldCharType="separate"/>
        </w:r>
        <w:r w:rsidR="0029294E">
          <w:rPr>
            <w:noProof/>
            <w:webHidden/>
          </w:rPr>
          <w:t>3</w:t>
        </w:r>
        <w:r w:rsidR="0029294E">
          <w:rPr>
            <w:noProof/>
            <w:webHidden/>
          </w:rPr>
          <w:fldChar w:fldCharType="end"/>
        </w:r>
      </w:hyperlink>
    </w:p>
    <w:p w14:paraId="6C0E9BBA" w14:textId="551EAB34"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35" w:history="1">
        <w:r w:rsidR="0029294E" w:rsidRPr="00F92308">
          <w:rPr>
            <w:rStyle w:val="Hyperlink"/>
            <w:noProof/>
            <w:lang w:val="vi-VN"/>
          </w:rPr>
          <w:t>CHƯƠNG 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Ơ</w:t>
        </w:r>
        <w:r w:rsidR="0029294E" w:rsidRPr="00F92308">
          <w:rPr>
            <w:rStyle w:val="Hyperlink"/>
            <w:noProof/>
            <w:lang w:val="vi-VN"/>
          </w:rPr>
          <w:t xml:space="preserve"> SỞ LÝ THUYẾT</w:t>
        </w:r>
        <w:r w:rsidR="0029294E">
          <w:rPr>
            <w:noProof/>
            <w:webHidden/>
          </w:rPr>
          <w:tab/>
        </w:r>
        <w:r w:rsidR="0029294E">
          <w:rPr>
            <w:noProof/>
            <w:webHidden/>
          </w:rPr>
          <w:fldChar w:fldCharType="begin"/>
        </w:r>
        <w:r w:rsidR="0029294E">
          <w:rPr>
            <w:noProof/>
            <w:webHidden/>
          </w:rPr>
          <w:instrText xml:space="preserve"> PAGEREF _Toc143557035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07791B98" w14:textId="759C83E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6" w:history="1">
        <w:r w:rsidR="0029294E" w:rsidRPr="00F92308">
          <w:rPr>
            <w:rStyle w:val="Hyperlink"/>
            <w:noProof/>
            <w:lang w:val="vi-VN"/>
          </w:rPr>
          <w:t>2.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hatbot và ứng dụng</w:t>
        </w:r>
        <w:r w:rsidR="0029294E">
          <w:rPr>
            <w:noProof/>
            <w:webHidden/>
          </w:rPr>
          <w:tab/>
        </w:r>
        <w:r w:rsidR="0029294E">
          <w:rPr>
            <w:noProof/>
            <w:webHidden/>
          </w:rPr>
          <w:fldChar w:fldCharType="begin"/>
        </w:r>
        <w:r w:rsidR="0029294E">
          <w:rPr>
            <w:noProof/>
            <w:webHidden/>
          </w:rPr>
          <w:instrText xml:space="preserve"> PAGEREF _Toc143557036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4C2454C9" w14:textId="58924307" w:rsidR="0029294E" w:rsidRDefault="00000000">
      <w:pPr>
        <w:pStyle w:val="TOC3"/>
        <w:rPr>
          <w:rFonts w:asciiTheme="minorHAnsi" w:eastAsiaTheme="minorEastAsia" w:hAnsiTheme="minorHAnsi" w:cstheme="minorBidi"/>
          <w:kern w:val="2"/>
          <w:sz w:val="22"/>
          <w:szCs w:val="22"/>
          <w14:ligatures w14:val="standardContextual"/>
        </w:rPr>
      </w:pPr>
      <w:hyperlink w:anchor="_Toc143557037" w:history="1">
        <w:r w:rsidR="0029294E" w:rsidRPr="00F92308">
          <w:rPr>
            <w:rStyle w:val="Hyperlink"/>
          </w:rPr>
          <w:t>2.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ái niệm về Chatbot</w:t>
        </w:r>
        <w:r w:rsidR="0029294E">
          <w:rPr>
            <w:webHidden/>
          </w:rPr>
          <w:tab/>
        </w:r>
        <w:r w:rsidR="0029294E">
          <w:rPr>
            <w:webHidden/>
          </w:rPr>
          <w:fldChar w:fldCharType="begin"/>
        </w:r>
        <w:r w:rsidR="0029294E">
          <w:rPr>
            <w:webHidden/>
          </w:rPr>
          <w:instrText xml:space="preserve"> PAGEREF _Toc143557037 \h </w:instrText>
        </w:r>
        <w:r w:rsidR="0029294E">
          <w:rPr>
            <w:webHidden/>
          </w:rPr>
        </w:r>
        <w:r w:rsidR="0029294E">
          <w:rPr>
            <w:webHidden/>
          </w:rPr>
          <w:fldChar w:fldCharType="separate"/>
        </w:r>
        <w:r w:rsidR="0029294E">
          <w:rPr>
            <w:webHidden/>
          </w:rPr>
          <w:t>5</w:t>
        </w:r>
        <w:r w:rsidR="0029294E">
          <w:rPr>
            <w:webHidden/>
          </w:rPr>
          <w:fldChar w:fldCharType="end"/>
        </w:r>
      </w:hyperlink>
    </w:p>
    <w:p w14:paraId="28D57033" w14:textId="579DA20D" w:rsidR="0029294E" w:rsidRDefault="00000000">
      <w:pPr>
        <w:pStyle w:val="TOC3"/>
        <w:rPr>
          <w:rFonts w:asciiTheme="minorHAnsi" w:eastAsiaTheme="minorEastAsia" w:hAnsiTheme="minorHAnsi" w:cstheme="minorBidi"/>
          <w:kern w:val="2"/>
          <w:sz w:val="22"/>
          <w:szCs w:val="22"/>
          <w14:ligatures w14:val="standardContextual"/>
        </w:rPr>
      </w:pPr>
      <w:hyperlink w:anchor="_Toc143557038" w:history="1">
        <w:r w:rsidR="0029294E" w:rsidRPr="00F92308">
          <w:rPr>
            <w:rStyle w:val="Hyperlink"/>
          </w:rPr>
          <w:t>2.1.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Một số ứng dụng của Chatbot</w:t>
        </w:r>
        <w:r w:rsidR="0029294E">
          <w:rPr>
            <w:webHidden/>
          </w:rPr>
          <w:tab/>
        </w:r>
        <w:r w:rsidR="0029294E">
          <w:rPr>
            <w:webHidden/>
          </w:rPr>
          <w:fldChar w:fldCharType="begin"/>
        </w:r>
        <w:r w:rsidR="0029294E">
          <w:rPr>
            <w:webHidden/>
          </w:rPr>
          <w:instrText xml:space="preserve"> PAGEREF _Toc143557038 \h </w:instrText>
        </w:r>
        <w:r w:rsidR="0029294E">
          <w:rPr>
            <w:webHidden/>
          </w:rPr>
        </w:r>
        <w:r w:rsidR="0029294E">
          <w:rPr>
            <w:webHidden/>
          </w:rPr>
          <w:fldChar w:fldCharType="separate"/>
        </w:r>
        <w:r w:rsidR="0029294E">
          <w:rPr>
            <w:webHidden/>
          </w:rPr>
          <w:t>6</w:t>
        </w:r>
        <w:r w:rsidR="0029294E">
          <w:rPr>
            <w:webHidden/>
          </w:rPr>
          <w:fldChar w:fldCharType="end"/>
        </w:r>
      </w:hyperlink>
    </w:p>
    <w:p w14:paraId="1F3E0B74" w14:textId="51C5DCF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9" w:history="1">
        <w:r w:rsidR="0029294E" w:rsidRPr="00F92308">
          <w:rPr>
            <w:rStyle w:val="Hyperlink"/>
            <w:noProof/>
            <w:lang w:val="vi-VN"/>
          </w:rPr>
          <w:t>2.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ơ sở lý thuyết về GPT</w:t>
        </w:r>
        <w:r w:rsidR="0029294E">
          <w:rPr>
            <w:noProof/>
            <w:webHidden/>
          </w:rPr>
          <w:tab/>
        </w:r>
        <w:r w:rsidR="0029294E">
          <w:rPr>
            <w:noProof/>
            <w:webHidden/>
          </w:rPr>
          <w:fldChar w:fldCharType="begin"/>
        </w:r>
        <w:r w:rsidR="0029294E">
          <w:rPr>
            <w:noProof/>
            <w:webHidden/>
          </w:rPr>
          <w:instrText xml:space="preserve"> PAGEREF _Toc143557039 \h </w:instrText>
        </w:r>
        <w:r w:rsidR="0029294E">
          <w:rPr>
            <w:noProof/>
            <w:webHidden/>
          </w:rPr>
        </w:r>
        <w:r w:rsidR="0029294E">
          <w:rPr>
            <w:noProof/>
            <w:webHidden/>
          </w:rPr>
          <w:fldChar w:fldCharType="separate"/>
        </w:r>
        <w:r w:rsidR="0029294E">
          <w:rPr>
            <w:noProof/>
            <w:webHidden/>
          </w:rPr>
          <w:t>8</w:t>
        </w:r>
        <w:r w:rsidR="0029294E">
          <w:rPr>
            <w:noProof/>
            <w:webHidden/>
          </w:rPr>
          <w:fldChar w:fldCharType="end"/>
        </w:r>
      </w:hyperlink>
    </w:p>
    <w:p w14:paraId="2A4A1A16" w14:textId="1DD582C5" w:rsidR="0029294E" w:rsidRDefault="00000000">
      <w:pPr>
        <w:pStyle w:val="TOC3"/>
        <w:rPr>
          <w:rFonts w:asciiTheme="minorHAnsi" w:eastAsiaTheme="minorEastAsia" w:hAnsiTheme="minorHAnsi" w:cstheme="minorBidi"/>
          <w:kern w:val="2"/>
          <w:sz w:val="22"/>
          <w:szCs w:val="22"/>
          <w14:ligatures w14:val="standardContextual"/>
        </w:rPr>
      </w:pPr>
      <w:hyperlink w:anchor="_Toc143557040" w:history="1">
        <w:r w:rsidR="0029294E" w:rsidRPr="00F92308">
          <w:rPr>
            <w:rStyle w:val="Hyperlink"/>
          </w:rPr>
          <w:t>2.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 Generative Pre-trained Transformer</w:t>
        </w:r>
        <w:r w:rsidR="0029294E">
          <w:rPr>
            <w:webHidden/>
          </w:rPr>
          <w:tab/>
        </w:r>
        <w:r w:rsidR="0029294E">
          <w:rPr>
            <w:webHidden/>
          </w:rPr>
          <w:fldChar w:fldCharType="begin"/>
        </w:r>
        <w:r w:rsidR="0029294E">
          <w:rPr>
            <w:webHidden/>
          </w:rPr>
          <w:instrText xml:space="preserve"> PAGEREF _Toc143557040 \h </w:instrText>
        </w:r>
        <w:r w:rsidR="0029294E">
          <w:rPr>
            <w:webHidden/>
          </w:rPr>
        </w:r>
        <w:r w:rsidR="0029294E">
          <w:rPr>
            <w:webHidden/>
          </w:rPr>
          <w:fldChar w:fldCharType="separate"/>
        </w:r>
        <w:r w:rsidR="0029294E">
          <w:rPr>
            <w:webHidden/>
          </w:rPr>
          <w:t>8</w:t>
        </w:r>
        <w:r w:rsidR="0029294E">
          <w:rPr>
            <w:webHidden/>
          </w:rPr>
          <w:fldChar w:fldCharType="end"/>
        </w:r>
      </w:hyperlink>
    </w:p>
    <w:p w14:paraId="77D799A0" w14:textId="36845B68" w:rsidR="0029294E" w:rsidRDefault="00000000">
      <w:pPr>
        <w:pStyle w:val="TOC3"/>
        <w:rPr>
          <w:rFonts w:asciiTheme="minorHAnsi" w:eastAsiaTheme="minorEastAsia" w:hAnsiTheme="minorHAnsi" w:cstheme="minorBidi"/>
          <w:kern w:val="2"/>
          <w:sz w:val="22"/>
          <w:szCs w:val="22"/>
          <w14:ligatures w14:val="standardContextual"/>
        </w:rPr>
      </w:pPr>
      <w:hyperlink w:anchor="_Toc143557041" w:history="1">
        <w:r w:rsidR="0029294E" w:rsidRPr="00F92308">
          <w:rPr>
            <w:rStyle w:val="Hyperlink"/>
          </w:rPr>
          <w:t>2.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và Mô Hình Transformer</w:t>
        </w:r>
        <w:r w:rsidR="0029294E">
          <w:rPr>
            <w:webHidden/>
          </w:rPr>
          <w:tab/>
        </w:r>
        <w:r w:rsidR="0029294E">
          <w:rPr>
            <w:webHidden/>
          </w:rPr>
          <w:fldChar w:fldCharType="begin"/>
        </w:r>
        <w:r w:rsidR="0029294E">
          <w:rPr>
            <w:webHidden/>
          </w:rPr>
          <w:instrText xml:space="preserve"> PAGEREF _Toc143557041 \h </w:instrText>
        </w:r>
        <w:r w:rsidR="0029294E">
          <w:rPr>
            <w:webHidden/>
          </w:rPr>
        </w:r>
        <w:r w:rsidR="0029294E">
          <w:rPr>
            <w:webHidden/>
          </w:rPr>
          <w:fldChar w:fldCharType="separate"/>
        </w:r>
        <w:r w:rsidR="0029294E">
          <w:rPr>
            <w:webHidden/>
          </w:rPr>
          <w:t>9</w:t>
        </w:r>
        <w:r w:rsidR="0029294E">
          <w:rPr>
            <w:webHidden/>
          </w:rPr>
          <w:fldChar w:fldCharType="end"/>
        </w:r>
      </w:hyperlink>
    </w:p>
    <w:p w14:paraId="252D94F3" w14:textId="7ED2411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2" w:history="1">
        <w:r w:rsidR="0029294E" w:rsidRPr="00F92308">
          <w:rPr>
            <w:rStyle w:val="Hyperlink"/>
            <w:noProof/>
            <w:lang w:val="vi-VN"/>
          </w:rPr>
          <w:t>2.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kỹ thuật embedding word</w:t>
        </w:r>
        <w:r w:rsidR="0029294E">
          <w:rPr>
            <w:noProof/>
            <w:webHidden/>
          </w:rPr>
          <w:tab/>
        </w:r>
        <w:r w:rsidR="0029294E">
          <w:rPr>
            <w:noProof/>
            <w:webHidden/>
          </w:rPr>
          <w:fldChar w:fldCharType="begin"/>
        </w:r>
        <w:r w:rsidR="0029294E">
          <w:rPr>
            <w:noProof/>
            <w:webHidden/>
          </w:rPr>
          <w:instrText xml:space="preserve"> PAGEREF _Toc143557042 \h </w:instrText>
        </w:r>
        <w:r w:rsidR="0029294E">
          <w:rPr>
            <w:noProof/>
            <w:webHidden/>
          </w:rPr>
        </w:r>
        <w:r w:rsidR="0029294E">
          <w:rPr>
            <w:noProof/>
            <w:webHidden/>
          </w:rPr>
          <w:fldChar w:fldCharType="separate"/>
        </w:r>
        <w:r w:rsidR="0029294E">
          <w:rPr>
            <w:noProof/>
            <w:webHidden/>
          </w:rPr>
          <w:t>11</w:t>
        </w:r>
        <w:r w:rsidR="0029294E">
          <w:rPr>
            <w:noProof/>
            <w:webHidden/>
          </w:rPr>
          <w:fldChar w:fldCharType="end"/>
        </w:r>
      </w:hyperlink>
    </w:p>
    <w:p w14:paraId="60B7F1A3" w14:textId="00D2F202" w:rsidR="0029294E" w:rsidRDefault="00000000">
      <w:pPr>
        <w:pStyle w:val="TOC3"/>
        <w:rPr>
          <w:rFonts w:asciiTheme="minorHAnsi" w:eastAsiaTheme="minorEastAsia" w:hAnsiTheme="minorHAnsi" w:cstheme="minorBidi"/>
          <w:kern w:val="2"/>
          <w:sz w:val="22"/>
          <w:szCs w:val="22"/>
          <w14:ligatures w14:val="standardContextual"/>
        </w:rPr>
      </w:pPr>
      <w:hyperlink w:anchor="_Toc143557043" w:history="1">
        <w:r w:rsidR="0029294E" w:rsidRPr="00F92308">
          <w:rPr>
            <w:rStyle w:val="Hyperlink"/>
          </w:rPr>
          <w:t>2.3.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entence-BERT</w:t>
        </w:r>
        <w:r w:rsidR="0029294E">
          <w:rPr>
            <w:webHidden/>
          </w:rPr>
          <w:tab/>
        </w:r>
        <w:r w:rsidR="0029294E">
          <w:rPr>
            <w:webHidden/>
          </w:rPr>
          <w:fldChar w:fldCharType="begin"/>
        </w:r>
        <w:r w:rsidR="0029294E">
          <w:rPr>
            <w:webHidden/>
          </w:rPr>
          <w:instrText xml:space="preserve"> PAGEREF _Toc143557043 \h </w:instrText>
        </w:r>
        <w:r w:rsidR="0029294E">
          <w:rPr>
            <w:webHidden/>
          </w:rPr>
        </w:r>
        <w:r w:rsidR="0029294E">
          <w:rPr>
            <w:webHidden/>
          </w:rPr>
          <w:fldChar w:fldCharType="separate"/>
        </w:r>
        <w:r w:rsidR="0029294E">
          <w:rPr>
            <w:webHidden/>
          </w:rPr>
          <w:t>13</w:t>
        </w:r>
        <w:r w:rsidR="0029294E">
          <w:rPr>
            <w:webHidden/>
          </w:rPr>
          <w:fldChar w:fldCharType="end"/>
        </w:r>
      </w:hyperlink>
    </w:p>
    <w:p w14:paraId="0BBDDF5F" w14:textId="5B508912" w:rsidR="0029294E" w:rsidRDefault="00000000">
      <w:pPr>
        <w:pStyle w:val="TOC3"/>
        <w:rPr>
          <w:rFonts w:asciiTheme="minorHAnsi" w:eastAsiaTheme="minorEastAsia" w:hAnsiTheme="minorHAnsi" w:cstheme="minorBidi"/>
          <w:kern w:val="2"/>
          <w:sz w:val="22"/>
          <w:szCs w:val="22"/>
          <w14:ligatures w14:val="standardContextual"/>
        </w:rPr>
      </w:pPr>
      <w:hyperlink w:anchor="_Toc143557044" w:history="1">
        <w:r w:rsidR="0029294E" w:rsidRPr="00F92308">
          <w:rPr>
            <w:rStyle w:val="Hyperlink"/>
          </w:rPr>
          <w:t>2.3.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OpenAI</w:t>
        </w:r>
        <w:r w:rsidR="0029294E">
          <w:rPr>
            <w:webHidden/>
          </w:rPr>
          <w:tab/>
        </w:r>
        <w:r w:rsidR="0029294E">
          <w:rPr>
            <w:webHidden/>
          </w:rPr>
          <w:fldChar w:fldCharType="begin"/>
        </w:r>
        <w:r w:rsidR="0029294E">
          <w:rPr>
            <w:webHidden/>
          </w:rPr>
          <w:instrText xml:space="preserve"> PAGEREF _Toc143557044 \h </w:instrText>
        </w:r>
        <w:r w:rsidR="0029294E">
          <w:rPr>
            <w:webHidden/>
          </w:rPr>
        </w:r>
        <w:r w:rsidR="0029294E">
          <w:rPr>
            <w:webHidden/>
          </w:rPr>
          <w:fldChar w:fldCharType="separate"/>
        </w:r>
        <w:r w:rsidR="0029294E">
          <w:rPr>
            <w:webHidden/>
          </w:rPr>
          <w:t>14</w:t>
        </w:r>
        <w:r w:rsidR="0029294E">
          <w:rPr>
            <w:webHidden/>
          </w:rPr>
          <w:fldChar w:fldCharType="end"/>
        </w:r>
      </w:hyperlink>
    </w:p>
    <w:p w14:paraId="0E2EFB3C" w14:textId="3226C93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5" w:history="1">
        <w:r w:rsidR="0029294E" w:rsidRPr="00F92308">
          <w:rPr>
            <w:rStyle w:val="Hyperlink"/>
            <w:noProof/>
            <w:lang w:val="vi-VN"/>
          </w:rPr>
          <w:t>2.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thư viện sử dụng</w:t>
        </w:r>
        <w:r w:rsidR="0029294E">
          <w:rPr>
            <w:noProof/>
            <w:webHidden/>
          </w:rPr>
          <w:tab/>
        </w:r>
        <w:r w:rsidR="0029294E">
          <w:rPr>
            <w:noProof/>
            <w:webHidden/>
          </w:rPr>
          <w:fldChar w:fldCharType="begin"/>
        </w:r>
        <w:r w:rsidR="0029294E">
          <w:rPr>
            <w:noProof/>
            <w:webHidden/>
          </w:rPr>
          <w:instrText xml:space="preserve"> PAGEREF _Toc143557045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3B68D75B" w14:textId="3FF64DAD" w:rsidR="0029294E" w:rsidRDefault="00000000">
      <w:pPr>
        <w:pStyle w:val="TOC3"/>
        <w:rPr>
          <w:rFonts w:asciiTheme="minorHAnsi" w:eastAsiaTheme="minorEastAsia" w:hAnsiTheme="minorHAnsi" w:cstheme="minorBidi"/>
          <w:kern w:val="2"/>
          <w:sz w:val="22"/>
          <w:szCs w:val="22"/>
          <w14:ligatures w14:val="standardContextual"/>
        </w:rPr>
      </w:pPr>
      <w:hyperlink w:anchor="_Toc143557046" w:history="1">
        <w:r w:rsidR="0029294E" w:rsidRPr="00F92308">
          <w:rPr>
            <w:rStyle w:val="Hyperlink"/>
          </w:rPr>
          <w:t>2.4.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treamlit</w:t>
        </w:r>
        <w:r w:rsidR="0029294E" w:rsidRPr="00F92308">
          <w:rPr>
            <w:rStyle w:val="Hyperlink"/>
            <w:lang w:val="vi-VN"/>
          </w:rPr>
          <w:t xml:space="preserve"> – build API</w:t>
        </w:r>
        <w:r w:rsidR="0029294E">
          <w:rPr>
            <w:webHidden/>
          </w:rPr>
          <w:tab/>
        </w:r>
        <w:r w:rsidR="0029294E">
          <w:rPr>
            <w:webHidden/>
          </w:rPr>
          <w:fldChar w:fldCharType="begin"/>
        </w:r>
        <w:r w:rsidR="0029294E">
          <w:rPr>
            <w:webHidden/>
          </w:rPr>
          <w:instrText xml:space="preserve"> PAGEREF _Toc143557046 \h </w:instrText>
        </w:r>
        <w:r w:rsidR="0029294E">
          <w:rPr>
            <w:webHidden/>
          </w:rPr>
        </w:r>
        <w:r w:rsidR="0029294E">
          <w:rPr>
            <w:webHidden/>
          </w:rPr>
          <w:fldChar w:fldCharType="separate"/>
        </w:r>
        <w:r w:rsidR="0029294E">
          <w:rPr>
            <w:webHidden/>
          </w:rPr>
          <w:t>14</w:t>
        </w:r>
        <w:r w:rsidR="0029294E">
          <w:rPr>
            <w:webHidden/>
          </w:rPr>
          <w:fldChar w:fldCharType="end"/>
        </w:r>
      </w:hyperlink>
    </w:p>
    <w:p w14:paraId="401A9E7E" w14:textId="4165D679" w:rsidR="0029294E" w:rsidRDefault="00000000">
      <w:pPr>
        <w:pStyle w:val="TOC3"/>
        <w:rPr>
          <w:rFonts w:asciiTheme="minorHAnsi" w:eastAsiaTheme="minorEastAsia" w:hAnsiTheme="minorHAnsi" w:cstheme="minorBidi"/>
          <w:kern w:val="2"/>
          <w:sz w:val="22"/>
          <w:szCs w:val="22"/>
          <w14:ligatures w14:val="standardContextual"/>
        </w:rPr>
      </w:pPr>
      <w:hyperlink w:anchor="_Toc143557047" w:history="1">
        <w:r w:rsidR="0029294E" w:rsidRPr="00F92308">
          <w:rPr>
            <w:rStyle w:val="Hyperlink"/>
            <w:lang w:val="vi-VN"/>
          </w:rPr>
          <w:t>2.4.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Fitz</w:t>
        </w:r>
        <w:r w:rsidR="0029294E" w:rsidRPr="00F92308">
          <w:rPr>
            <w:rStyle w:val="Hyperlink"/>
            <w:lang w:val="vi-VN"/>
          </w:rPr>
          <w:t xml:space="preserve"> – tương tác với PDF</w:t>
        </w:r>
        <w:r w:rsidR="0029294E">
          <w:rPr>
            <w:webHidden/>
          </w:rPr>
          <w:tab/>
        </w:r>
        <w:r w:rsidR="0029294E">
          <w:rPr>
            <w:webHidden/>
          </w:rPr>
          <w:fldChar w:fldCharType="begin"/>
        </w:r>
        <w:r w:rsidR="0029294E">
          <w:rPr>
            <w:webHidden/>
          </w:rPr>
          <w:instrText xml:space="preserve"> PAGEREF _Toc143557047 \h </w:instrText>
        </w:r>
        <w:r w:rsidR="0029294E">
          <w:rPr>
            <w:webHidden/>
          </w:rPr>
        </w:r>
        <w:r w:rsidR="0029294E">
          <w:rPr>
            <w:webHidden/>
          </w:rPr>
          <w:fldChar w:fldCharType="separate"/>
        </w:r>
        <w:r w:rsidR="0029294E">
          <w:rPr>
            <w:webHidden/>
          </w:rPr>
          <w:t>14</w:t>
        </w:r>
        <w:r w:rsidR="0029294E">
          <w:rPr>
            <w:webHidden/>
          </w:rPr>
          <w:fldChar w:fldCharType="end"/>
        </w:r>
      </w:hyperlink>
    </w:p>
    <w:p w14:paraId="583F18D8" w14:textId="0EC05F1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48" w:history="1">
        <w:r w:rsidR="0029294E" w:rsidRPr="00F92308">
          <w:rPr>
            <w:rStyle w:val="Hyperlink"/>
            <w:noProof/>
          </w:rPr>
          <w:t>CHƯƠNG 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48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07A904D8" w14:textId="3E0148E3"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9" w:history="1">
        <w:r w:rsidR="0029294E" w:rsidRPr="00F92308">
          <w:rPr>
            <w:rStyle w:val="Hyperlink"/>
            <w:noProof/>
          </w:rPr>
          <w:t>3.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ương pháp tiếp cận</w:t>
        </w:r>
        <w:r w:rsidR="0029294E">
          <w:rPr>
            <w:noProof/>
            <w:webHidden/>
          </w:rPr>
          <w:tab/>
        </w:r>
        <w:r w:rsidR="0029294E">
          <w:rPr>
            <w:noProof/>
            <w:webHidden/>
          </w:rPr>
          <w:fldChar w:fldCharType="begin"/>
        </w:r>
        <w:r w:rsidR="0029294E">
          <w:rPr>
            <w:noProof/>
            <w:webHidden/>
          </w:rPr>
          <w:instrText xml:space="preserve"> PAGEREF _Toc143557049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7A2B74EF" w14:textId="680E8392" w:rsidR="0029294E" w:rsidRDefault="00000000">
      <w:pPr>
        <w:pStyle w:val="TOC3"/>
        <w:rPr>
          <w:rFonts w:asciiTheme="minorHAnsi" w:eastAsiaTheme="minorEastAsia" w:hAnsiTheme="minorHAnsi" w:cstheme="minorBidi"/>
          <w:kern w:val="2"/>
          <w:sz w:val="22"/>
          <w:szCs w:val="22"/>
          <w14:ligatures w14:val="standardContextual"/>
        </w:rPr>
      </w:pPr>
      <w:hyperlink w:anchor="_Toc143557050" w:history="1">
        <w:r w:rsidR="0029294E" w:rsidRPr="00F92308">
          <w:rPr>
            <w:rStyle w:val="Hyperlink"/>
            <w:lang w:val="vi-VN"/>
          </w:rPr>
          <w:t>3.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ipeline</w:t>
        </w:r>
        <w:r w:rsidR="0029294E" w:rsidRPr="00F92308">
          <w:rPr>
            <w:rStyle w:val="Hyperlink"/>
            <w:lang w:val="vi-VN"/>
          </w:rPr>
          <w:t xml:space="preserve"> data</w:t>
        </w:r>
        <w:r w:rsidR="0029294E">
          <w:rPr>
            <w:webHidden/>
          </w:rPr>
          <w:tab/>
        </w:r>
        <w:r w:rsidR="0029294E">
          <w:rPr>
            <w:webHidden/>
          </w:rPr>
          <w:fldChar w:fldCharType="begin"/>
        </w:r>
        <w:r w:rsidR="0029294E">
          <w:rPr>
            <w:webHidden/>
          </w:rPr>
          <w:instrText xml:space="preserve"> PAGEREF _Toc143557050 \h </w:instrText>
        </w:r>
        <w:r w:rsidR="0029294E">
          <w:rPr>
            <w:webHidden/>
          </w:rPr>
        </w:r>
        <w:r w:rsidR="0029294E">
          <w:rPr>
            <w:webHidden/>
          </w:rPr>
          <w:fldChar w:fldCharType="separate"/>
        </w:r>
        <w:r w:rsidR="0029294E">
          <w:rPr>
            <w:webHidden/>
          </w:rPr>
          <w:t>14</w:t>
        </w:r>
        <w:r w:rsidR="0029294E">
          <w:rPr>
            <w:webHidden/>
          </w:rPr>
          <w:fldChar w:fldCharType="end"/>
        </w:r>
      </w:hyperlink>
    </w:p>
    <w:p w14:paraId="7031E3F1" w14:textId="506919D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1" w:history="1">
        <w:r w:rsidR="0029294E" w:rsidRPr="00F92308">
          <w:rPr>
            <w:rStyle w:val="Hyperlink"/>
            <w:noProof/>
          </w:rPr>
          <w:t>3.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51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45027CC7" w14:textId="4F89DD7E" w:rsidR="0029294E" w:rsidRDefault="00000000">
      <w:pPr>
        <w:pStyle w:val="TOC3"/>
        <w:rPr>
          <w:rFonts w:asciiTheme="minorHAnsi" w:eastAsiaTheme="minorEastAsia" w:hAnsiTheme="minorHAnsi" w:cstheme="minorBidi"/>
          <w:kern w:val="2"/>
          <w:sz w:val="22"/>
          <w:szCs w:val="22"/>
          <w14:ligatures w14:val="standardContextual"/>
        </w:rPr>
      </w:pPr>
      <w:hyperlink w:anchor="_Toc143557052" w:history="1">
        <w:r w:rsidR="0029294E" w:rsidRPr="00F92308">
          <w:rPr>
            <w:rStyle w:val="Hyperlink"/>
          </w:rPr>
          <w:t>3.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ảo sát thông số A (ghi chú: các mục này nên ghi theo câu hỏi nghiên cứu)</w:t>
        </w:r>
        <w:r w:rsidR="0029294E">
          <w:rPr>
            <w:webHidden/>
          </w:rPr>
          <w:tab/>
        </w:r>
        <w:r w:rsidR="0029294E">
          <w:rPr>
            <w:webHidden/>
          </w:rPr>
          <w:fldChar w:fldCharType="begin"/>
        </w:r>
        <w:r w:rsidR="0029294E">
          <w:rPr>
            <w:webHidden/>
          </w:rPr>
          <w:instrText xml:space="preserve"> PAGEREF _Toc143557052 \h </w:instrText>
        </w:r>
        <w:r w:rsidR="0029294E">
          <w:rPr>
            <w:webHidden/>
          </w:rPr>
        </w:r>
        <w:r w:rsidR="0029294E">
          <w:rPr>
            <w:webHidden/>
          </w:rPr>
          <w:fldChar w:fldCharType="separate"/>
        </w:r>
        <w:r w:rsidR="0029294E">
          <w:rPr>
            <w:webHidden/>
          </w:rPr>
          <w:t>15</w:t>
        </w:r>
        <w:r w:rsidR="0029294E">
          <w:rPr>
            <w:webHidden/>
          </w:rPr>
          <w:fldChar w:fldCharType="end"/>
        </w:r>
      </w:hyperlink>
    </w:p>
    <w:p w14:paraId="0B79AB3F" w14:textId="63F99405" w:rsidR="0029294E" w:rsidRDefault="00000000">
      <w:pPr>
        <w:pStyle w:val="TOC3"/>
        <w:rPr>
          <w:rFonts w:asciiTheme="minorHAnsi" w:eastAsiaTheme="minorEastAsia" w:hAnsiTheme="minorHAnsi" w:cstheme="minorBidi"/>
          <w:kern w:val="2"/>
          <w:sz w:val="22"/>
          <w:szCs w:val="22"/>
          <w14:ligatures w14:val="standardContextual"/>
        </w:rPr>
      </w:pPr>
      <w:hyperlink w:anchor="_Toc143557053" w:history="1">
        <w:r w:rsidR="0029294E" w:rsidRPr="00F92308">
          <w:rPr>
            <w:rStyle w:val="Hyperlink"/>
          </w:rPr>
          <w:t>3.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ết quả mô phỏng thông số B</w:t>
        </w:r>
        <w:r w:rsidR="0029294E">
          <w:rPr>
            <w:webHidden/>
          </w:rPr>
          <w:tab/>
        </w:r>
        <w:r w:rsidR="0029294E">
          <w:rPr>
            <w:webHidden/>
          </w:rPr>
          <w:fldChar w:fldCharType="begin"/>
        </w:r>
        <w:r w:rsidR="0029294E">
          <w:rPr>
            <w:webHidden/>
          </w:rPr>
          <w:instrText xml:space="preserve"> PAGEREF _Toc143557053 \h </w:instrText>
        </w:r>
        <w:r w:rsidR="0029294E">
          <w:rPr>
            <w:webHidden/>
          </w:rPr>
        </w:r>
        <w:r w:rsidR="0029294E">
          <w:rPr>
            <w:webHidden/>
          </w:rPr>
          <w:fldChar w:fldCharType="separate"/>
        </w:r>
        <w:r w:rsidR="0029294E">
          <w:rPr>
            <w:webHidden/>
          </w:rPr>
          <w:t>15</w:t>
        </w:r>
        <w:r w:rsidR="0029294E">
          <w:rPr>
            <w:webHidden/>
          </w:rPr>
          <w:fldChar w:fldCharType="end"/>
        </w:r>
      </w:hyperlink>
    </w:p>
    <w:p w14:paraId="55AB5844" w14:textId="15132AA1"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4" w:history="1">
        <w:r w:rsidR="0029294E" w:rsidRPr="00F92308">
          <w:rPr>
            <w:rStyle w:val="Hyperlink"/>
            <w:noProof/>
          </w:rPr>
          <w:t>3.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 chương</w:t>
        </w:r>
        <w:r w:rsidR="0029294E">
          <w:rPr>
            <w:noProof/>
            <w:webHidden/>
          </w:rPr>
          <w:tab/>
        </w:r>
        <w:r w:rsidR="0029294E">
          <w:rPr>
            <w:noProof/>
            <w:webHidden/>
          </w:rPr>
          <w:fldChar w:fldCharType="begin"/>
        </w:r>
        <w:r w:rsidR="0029294E">
          <w:rPr>
            <w:noProof/>
            <w:webHidden/>
          </w:rPr>
          <w:instrText xml:space="preserve"> PAGEREF _Toc143557054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29661460" w14:textId="293BF96B"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55" w:history="1">
        <w:r w:rsidR="0029294E" w:rsidRPr="00F92308">
          <w:rPr>
            <w:rStyle w:val="Hyperlink"/>
            <w:noProof/>
          </w:rPr>
          <w:t>CHƯƠNG 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w:t>
        </w:r>
        <w:r w:rsidR="0029294E">
          <w:rPr>
            <w:noProof/>
            <w:webHidden/>
          </w:rPr>
          <w:tab/>
        </w:r>
        <w:r w:rsidR="0029294E">
          <w:rPr>
            <w:noProof/>
            <w:webHidden/>
          </w:rPr>
          <w:fldChar w:fldCharType="begin"/>
        </w:r>
        <w:r w:rsidR="0029294E">
          <w:rPr>
            <w:noProof/>
            <w:webHidden/>
          </w:rPr>
          <w:instrText xml:space="preserve"> PAGEREF _Toc143557055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C288163" w14:textId="0A60C8ED"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6" w:history="1">
        <w:r w:rsidR="0029294E" w:rsidRPr="00F92308">
          <w:rPr>
            <w:rStyle w:val="Hyperlink"/>
            <w:noProof/>
          </w:rPr>
          <w:t>4.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Tóm tắt và kết luận chung</w:t>
        </w:r>
        <w:r w:rsidR="0029294E">
          <w:rPr>
            <w:noProof/>
            <w:webHidden/>
          </w:rPr>
          <w:tab/>
        </w:r>
        <w:r w:rsidR="0029294E">
          <w:rPr>
            <w:noProof/>
            <w:webHidden/>
          </w:rPr>
          <w:fldChar w:fldCharType="begin"/>
        </w:r>
        <w:r w:rsidR="0029294E">
          <w:rPr>
            <w:noProof/>
            <w:webHidden/>
          </w:rPr>
          <w:instrText xml:space="preserve"> PAGEREF _Toc143557056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8F89CFD" w14:textId="200F70E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7" w:history="1">
        <w:r w:rsidR="0029294E" w:rsidRPr="00F92308">
          <w:rPr>
            <w:rStyle w:val="Hyperlink"/>
            <w:noProof/>
          </w:rPr>
          <w:t>4.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Hướng phát triển</w:t>
        </w:r>
        <w:r w:rsidR="0029294E">
          <w:rPr>
            <w:noProof/>
            <w:webHidden/>
          </w:rPr>
          <w:tab/>
        </w:r>
        <w:r w:rsidR="0029294E">
          <w:rPr>
            <w:noProof/>
            <w:webHidden/>
          </w:rPr>
          <w:fldChar w:fldCharType="begin"/>
        </w:r>
        <w:r w:rsidR="0029294E">
          <w:rPr>
            <w:noProof/>
            <w:webHidden/>
          </w:rPr>
          <w:instrText xml:space="preserve"> PAGEREF _Toc143557057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04AB7094" w14:textId="5D0EFE31"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58" w:history="1">
        <w:r w:rsidR="0029294E" w:rsidRPr="00F92308">
          <w:rPr>
            <w:rStyle w:val="Hyperlink"/>
            <w:noProof/>
          </w:rPr>
          <w:t>PHỤ LỤC A</w:t>
        </w:r>
        <w:r w:rsidR="0029294E">
          <w:rPr>
            <w:noProof/>
            <w:webHidden/>
          </w:rPr>
          <w:tab/>
        </w:r>
        <w:r w:rsidR="0029294E">
          <w:rPr>
            <w:noProof/>
            <w:webHidden/>
          </w:rPr>
          <w:fldChar w:fldCharType="begin"/>
        </w:r>
        <w:r w:rsidR="0029294E">
          <w:rPr>
            <w:noProof/>
            <w:webHidden/>
          </w:rPr>
          <w:instrText xml:space="preserve"> PAGEREF _Toc143557058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400A8900" w14:textId="689E3B9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9" w:history="1">
        <w:r w:rsidR="0029294E" w:rsidRPr="00F92308">
          <w:rPr>
            <w:rStyle w:val="Hyperlink"/>
            <w:noProof/>
          </w:rPr>
          <w:t xml:space="preserve">A.1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giao tiếp Arduino</w:t>
        </w:r>
        <w:r w:rsidR="0029294E">
          <w:rPr>
            <w:noProof/>
            <w:webHidden/>
          </w:rPr>
          <w:tab/>
        </w:r>
        <w:r w:rsidR="0029294E">
          <w:rPr>
            <w:noProof/>
            <w:webHidden/>
          </w:rPr>
          <w:fldChar w:fldCharType="begin"/>
        </w:r>
        <w:r w:rsidR="0029294E">
          <w:rPr>
            <w:noProof/>
            <w:webHidden/>
          </w:rPr>
          <w:instrText xml:space="preserve"> PAGEREF _Toc143557059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6F36976B" w14:textId="566C756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60" w:history="1">
        <w:r w:rsidR="0029294E" w:rsidRPr="00F92308">
          <w:rPr>
            <w:rStyle w:val="Hyperlink"/>
            <w:noProof/>
          </w:rPr>
          <w:t xml:space="preserve">A.2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xử lý dữ liệu dùng Matlab</w:t>
        </w:r>
        <w:r w:rsidR="0029294E">
          <w:rPr>
            <w:noProof/>
            <w:webHidden/>
          </w:rPr>
          <w:tab/>
        </w:r>
        <w:r w:rsidR="0029294E">
          <w:rPr>
            <w:noProof/>
            <w:webHidden/>
          </w:rPr>
          <w:fldChar w:fldCharType="begin"/>
        </w:r>
        <w:r w:rsidR="0029294E">
          <w:rPr>
            <w:noProof/>
            <w:webHidden/>
          </w:rPr>
          <w:instrText xml:space="preserve"> PAGEREF _Toc143557060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1C5BDC95" w14:textId="5852D863"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61" w:history="1">
        <w:r w:rsidR="0029294E" w:rsidRPr="00F92308">
          <w:rPr>
            <w:rStyle w:val="Hyperlink"/>
            <w:noProof/>
          </w:rPr>
          <w:t>TÀI LIỆU THAM KHẢO</w:t>
        </w:r>
        <w:r w:rsidR="0029294E">
          <w:rPr>
            <w:noProof/>
            <w:webHidden/>
          </w:rPr>
          <w:tab/>
        </w:r>
        <w:r w:rsidR="0029294E">
          <w:rPr>
            <w:noProof/>
            <w:webHidden/>
          </w:rPr>
          <w:fldChar w:fldCharType="begin"/>
        </w:r>
        <w:r w:rsidR="0029294E">
          <w:rPr>
            <w:noProof/>
            <w:webHidden/>
          </w:rPr>
          <w:instrText xml:space="preserve"> PAGEREF _Toc143557061 \h </w:instrText>
        </w:r>
        <w:r w:rsidR="0029294E">
          <w:rPr>
            <w:noProof/>
            <w:webHidden/>
          </w:rPr>
        </w:r>
        <w:r w:rsidR="0029294E">
          <w:rPr>
            <w:noProof/>
            <w:webHidden/>
          </w:rPr>
          <w:fldChar w:fldCharType="separate"/>
        </w:r>
        <w:r w:rsidR="0029294E">
          <w:rPr>
            <w:noProof/>
            <w:webHidden/>
          </w:rPr>
          <w:t>18</w:t>
        </w:r>
        <w:r w:rsidR="0029294E">
          <w:rPr>
            <w:noProof/>
            <w:webHidden/>
          </w:rPr>
          <w:fldChar w:fldCharType="end"/>
        </w:r>
      </w:hyperlink>
    </w:p>
    <w:p w14:paraId="06CAAF55" w14:textId="0B2A0B96" w:rsidR="008F5790" w:rsidRDefault="00384C5F" w:rsidP="0077309D">
      <w:pPr>
        <w:pStyle w:val="TOC1"/>
      </w:pPr>
      <w:r>
        <w:fldChar w:fldCharType="end"/>
      </w:r>
    </w:p>
    <w:p w14:paraId="28B511F8" w14:textId="77777777" w:rsidR="00CF7AB2" w:rsidRDefault="00CF7AB2" w:rsidP="00EE028F">
      <w:pPr>
        <w:pStyle w:val="Heading1"/>
        <w:numPr>
          <w:ilvl w:val="0"/>
          <w:numId w:val="0"/>
        </w:numPr>
      </w:pPr>
      <w:r>
        <w:br w:type="page"/>
      </w:r>
      <w:bookmarkStart w:id="9" w:name="_Toc143557026"/>
      <w:r w:rsidR="0090426B">
        <w:lastRenderedPageBreak/>
        <w:t>DANH SÁCH BẢNG</w:t>
      </w:r>
      <w:bookmarkEnd w:id="9"/>
    </w:p>
    <w:p w14:paraId="36F60701" w14:textId="69F883C0" w:rsidR="0090426B" w:rsidRDefault="00384C5F" w:rsidP="00CF7AB2">
      <w:r>
        <w:rPr>
          <w:rFonts w:eastAsia="Times New Roman"/>
        </w:rPr>
        <w:fldChar w:fldCharType="begin"/>
      </w:r>
      <w:r w:rsidR="0090426B">
        <w:instrText xml:space="preserve"> TOC \h \z \c "Bảng" </w:instrText>
      </w:r>
      <w:r>
        <w:rPr>
          <w:rFonts w:eastAsia="Times New Roman"/>
        </w:rPr>
        <w:fldChar w:fldCharType="separate"/>
      </w:r>
      <w:r w:rsidR="00F85523">
        <w:rPr>
          <w:rFonts w:eastAsia="Times New Roman"/>
          <w:b/>
          <w:bCs/>
          <w:noProof/>
        </w:rPr>
        <w:t>No table of figures entries found.</w:t>
      </w:r>
      <w:r>
        <w:fldChar w:fldCharType="end"/>
      </w:r>
    </w:p>
    <w:p w14:paraId="17777BEB" w14:textId="77777777" w:rsidR="00142D3C" w:rsidRDefault="00142D3C">
      <w:pPr>
        <w:spacing w:before="0" w:line="276" w:lineRule="auto"/>
        <w:jc w:val="left"/>
      </w:pPr>
      <w:r>
        <w:br w:type="page"/>
      </w:r>
    </w:p>
    <w:p w14:paraId="5DD9B5F2" w14:textId="77777777" w:rsidR="00CF7AB2" w:rsidRDefault="0090426B" w:rsidP="000F2D68">
      <w:pPr>
        <w:pStyle w:val="Heading1"/>
        <w:numPr>
          <w:ilvl w:val="0"/>
          <w:numId w:val="0"/>
        </w:numPr>
      </w:pPr>
      <w:bookmarkStart w:id="10" w:name="_Toc143557027"/>
      <w:r>
        <w:lastRenderedPageBreak/>
        <w:t>DANH SÁCH HÌNH VẼ</w:t>
      </w:r>
      <w:bookmarkEnd w:id="10"/>
    </w:p>
    <w:p w14:paraId="6CDC57D3" w14:textId="5EDD7C15" w:rsidR="0029294E" w:rsidRDefault="0029294E">
      <w:pPr>
        <w:pStyle w:val="TableofFigures"/>
        <w:tabs>
          <w:tab w:val="right" w:leader="dot" w:pos="8630"/>
        </w:tabs>
        <w:rPr>
          <w:rFonts w:asciiTheme="minorHAnsi" w:eastAsiaTheme="minorEastAsia" w:hAnsiTheme="minorHAnsi" w:cstheme="minorBidi"/>
          <w:noProof/>
          <w:kern w:val="2"/>
          <w:sz w:val="22"/>
          <w:szCs w:val="22"/>
          <w14:ligatures w14:val="standardContextual"/>
        </w:rPr>
      </w:pPr>
      <w:r>
        <w:fldChar w:fldCharType="begin"/>
      </w:r>
      <w:r>
        <w:instrText xml:space="preserve"> TOC \h \z \c "Hình" </w:instrText>
      </w:r>
      <w:r>
        <w:fldChar w:fldCharType="separate"/>
      </w:r>
      <w:hyperlink w:anchor="_Toc143557014" w:history="1">
        <w:r w:rsidRPr="00EE2BFB">
          <w:rPr>
            <w:rStyle w:val="Hyperlink"/>
            <w:noProof/>
          </w:rPr>
          <w:t>Hình 2.3</w:t>
        </w:r>
        <w:r w:rsidRPr="00EE2BFB">
          <w:rPr>
            <w:rStyle w:val="Hyperlink"/>
            <w:noProof/>
          </w:rPr>
          <w:noBreakHyphen/>
          <w:t>1</w:t>
        </w:r>
        <w:r w:rsidRPr="00EE2BFB">
          <w:rPr>
            <w:rStyle w:val="Hyperlink"/>
            <w:noProof/>
            <w:lang w:val="vi-VN"/>
          </w:rPr>
          <w:t xml:space="preserve"> Giới thiệu về Chroma</w:t>
        </w:r>
        <w:r>
          <w:rPr>
            <w:noProof/>
            <w:webHidden/>
          </w:rPr>
          <w:tab/>
        </w:r>
        <w:r>
          <w:rPr>
            <w:noProof/>
            <w:webHidden/>
          </w:rPr>
          <w:fldChar w:fldCharType="begin"/>
        </w:r>
        <w:r>
          <w:rPr>
            <w:noProof/>
            <w:webHidden/>
          </w:rPr>
          <w:instrText xml:space="preserve"> PAGEREF _Toc143557014 \h </w:instrText>
        </w:r>
        <w:r>
          <w:rPr>
            <w:noProof/>
            <w:webHidden/>
          </w:rPr>
        </w:r>
        <w:r>
          <w:rPr>
            <w:noProof/>
            <w:webHidden/>
          </w:rPr>
          <w:fldChar w:fldCharType="separate"/>
        </w:r>
        <w:r>
          <w:rPr>
            <w:noProof/>
            <w:webHidden/>
          </w:rPr>
          <w:t>13</w:t>
        </w:r>
        <w:r>
          <w:rPr>
            <w:noProof/>
            <w:webHidden/>
          </w:rPr>
          <w:fldChar w:fldCharType="end"/>
        </w:r>
      </w:hyperlink>
    </w:p>
    <w:p w14:paraId="7A4340DF" w14:textId="5C223D13" w:rsidR="0090426B" w:rsidRDefault="0029294E">
      <w:pPr>
        <w:spacing w:before="0" w:line="276" w:lineRule="auto"/>
        <w:jc w:val="left"/>
      </w:pPr>
      <w:r>
        <w:fldChar w:fldCharType="end"/>
      </w:r>
    </w:p>
    <w:p w14:paraId="011CB33C" w14:textId="77777777" w:rsidR="00CB0324" w:rsidRDefault="00CB0324">
      <w:pPr>
        <w:spacing w:before="0" w:line="276" w:lineRule="auto"/>
        <w:jc w:val="left"/>
        <w:rPr>
          <w:rFonts w:eastAsia="Times New Roman"/>
          <w:b/>
          <w:caps/>
          <w:sz w:val="28"/>
        </w:rPr>
      </w:pPr>
      <w:r>
        <w:rPr>
          <w:rFonts w:eastAsia="Times New Roman"/>
          <w:b/>
          <w:caps/>
          <w:sz w:val="28"/>
        </w:rPr>
        <w:br w:type="page"/>
      </w:r>
    </w:p>
    <w:p w14:paraId="4514C0F7" w14:textId="77777777" w:rsidR="00CF7AB2" w:rsidRPr="003F5108" w:rsidRDefault="0090426B" w:rsidP="005B5CBB">
      <w:pPr>
        <w:pStyle w:val="Heading1"/>
        <w:numPr>
          <w:ilvl w:val="0"/>
          <w:numId w:val="0"/>
        </w:numPr>
      </w:pPr>
      <w:bookmarkStart w:id="11" w:name="_Toc143557028"/>
      <w:r>
        <w:lastRenderedPageBreak/>
        <w:t>DANH SÁCH TỪ VIẾT TẮT</w:t>
      </w:r>
      <w:bookmarkEnd w:id="11"/>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401"/>
      </w:tblGrid>
      <w:tr w:rsidR="00932D76" w14:paraId="0989A8B4" w14:textId="77777777" w:rsidTr="00800A1F">
        <w:tc>
          <w:tcPr>
            <w:tcW w:w="1728" w:type="dxa"/>
            <w:vAlign w:val="center"/>
          </w:tcPr>
          <w:p w14:paraId="483B981A"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NR</w:t>
            </w:r>
          </w:p>
        </w:tc>
        <w:tc>
          <w:tcPr>
            <w:tcW w:w="7401" w:type="dxa"/>
            <w:vAlign w:val="center"/>
          </w:tcPr>
          <w:p w14:paraId="3146F09E"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ignal to noise ratio</w:t>
            </w:r>
          </w:p>
        </w:tc>
      </w:tr>
      <w:tr w:rsidR="006131FF" w14:paraId="0077B076" w14:textId="77777777" w:rsidTr="00800A1F">
        <w:tc>
          <w:tcPr>
            <w:tcW w:w="1728" w:type="dxa"/>
            <w:vAlign w:val="center"/>
          </w:tcPr>
          <w:p w14:paraId="0119C9ED" w14:textId="77777777" w:rsidR="006131FF" w:rsidRPr="00EE028F" w:rsidRDefault="0090426B" w:rsidP="00800A1F">
            <w:pPr>
              <w:pStyle w:val="TableofFigures"/>
              <w:tabs>
                <w:tab w:val="right" w:leader="dot" w:pos="8630"/>
              </w:tabs>
              <w:spacing w:after="240"/>
              <w:rPr>
                <w:sz w:val="24"/>
                <w:szCs w:val="24"/>
              </w:rPr>
            </w:pPr>
            <w:r w:rsidRPr="00EE028F">
              <w:rPr>
                <w:sz w:val="24"/>
                <w:szCs w:val="24"/>
              </w:rPr>
              <w:t>Ghi chú</w:t>
            </w:r>
          </w:p>
        </w:tc>
        <w:tc>
          <w:tcPr>
            <w:tcW w:w="7401" w:type="dxa"/>
            <w:vAlign w:val="center"/>
          </w:tcPr>
          <w:p w14:paraId="556435FB" w14:textId="77777777" w:rsidR="006131FF" w:rsidRPr="00EE028F" w:rsidRDefault="0090426B" w:rsidP="00800A1F">
            <w:pPr>
              <w:pStyle w:val="TableofFigures"/>
              <w:tabs>
                <w:tab w:val="right" w:leader="dot" w:pos="8630"/>
              </w:tabs>
              <w:rPr>
                <w:sz w:val="24"/>
                <w:szCs w:val="24"/>
              </w:rPr>
            </w:pPr>
            <w:r w:rsidRPr="00EE028F">
              <w:rPr>
                <w:sz w:val="24"/>
                <w:szCs w:val="24"/>
              </w:rPr>
              <w:t>Ghi các từ viết tắt sử dụng trong luận văn vào bảng này theo thứ tự alphabet</w:t>
            </w:r>
          </w:p>
        </w:tc>
      </w:tr>
    </w:tbl>
    <w:p w14:paraId="0AB94862" w14:textId="77777777" w:rsidR="003C2EA7" w:rsidRDefault="003C2EA7" w:rsidP="003C2EA7">
      <w:bookmarkStart w:id="12" w:name="_Toc439062360"/>
    </w:p>
    <w:p w14:paraId="011A7CD9" w14:textId="77777777" w:rsidR="003C2EA7" w:rsidRDefault="003C2EA7" w:rsidP="003C2EA7"/>
    <w:p w14:paraId="70343402" w14:textId="77777777" w:rsidR="003C2EA7" w:rsidRDefault="003C2EA7" w:rsidP="003C2EA7">
      <w:pPr>
        <w:pStyle w:val="Chapter-LevelHeadings"/>
        <w:sectPr w:rsidR="003C2EA7" w:rsidSect="00BF5702">
          <w:headerReference w:type="default" r:id="rId13"/>
          <w:footerReference w:type="default" r:id="rId14"/>
          <w:headerReference w:type="first" r:id="rId15"/>
          <w:footerReference w:type="first" r:id="rId16"/>
          <w:type w:val="continuous"/>
          <w:pgSz w:w="12240" w:h="15840" w:code="1"/>
          <w:pgMar w:top="1440" w:right="1440" w:bottom="1440" w:left="2160" w:header="720" w:footer="720" w:gutter="0"/>
          <w:pgNumType w:fmt="lowerRoman" w:start="1"/>
          <w:cols w:space="720"/>
          <w:titlePg/>
        </w:sectPr>
      </w:pPr>
    </w:p>
    <w:p w14:paraId="1DBC2881" w14:textId="77777777" w:rsidR="00A23EDE" w:rsidRPr="000F4DEA" w:rsidRDefault="0090426B" w:rsidP="003C2EA7">
      <w:pPr>
        <w:pStyle w:val="Heading1"/>
        <w:ind w:left="0" w:firstLine="0"/>
      </w:pPr>
      <w:bookmarkStart w:id="13" w:name="_Toc2809911"/>
      <w:bookmarkStart w:id="14" w:name="_Toc143557029"/>
      <w:bookmarkEnd w:id="12"/>
      <w:r>
        <w:lastRenderedPageBreak/>
        <w:t>GIỚI THIỆU</w:t>
      </w:r>
      <w:bookmarkEnd w:id="13"/>
      <w:bookmarkEnd w:id="14"/>
    </w:p>
    <w:p w14:paraId="566A962F" w14:textId="77777777" w:rsidR="0090426B" w:rsidRDefault="0090426B" w:rsidP="0090426B">
      <w:pPr>
        <w:pStyle w:val="Heading2"/>
      </w:pPr>
      <w:bookmarkStart w:id="15" w:name="_Toc2809912"/>
      <w:bookmarkStart w:id="16" w:name="_Toc143557030"/>
      <w:r>
        <w:t>Đặt vấn đề</w:t>
      </w:r>
      <w:bookmarkEnd w:id="15"/>
      <w:bookmarkEnd w:id="16"/>
    </w:p>
    <w:p w14:paraId="27412A13" w14:textId="664ACE16" w:rsidR="000C7F28" w:rsidRDefault="000C7F28" w:rsidP="00B848CE">
      <w:pPr>
        <w:ind w:firstLine="720"/>
      </w:pPr>
      <w:r w:rsidRPr="000C7F28">
        <w:t>Trong thời đại số hóa ngày nay, việc</w:t>
      </w:r>
      <w:r>
        <w:t xml:space="preserve"> </w:t>
      </w:r>
      <w:r w:rsidRPr="000C7F28">
        <w:t>chỉnh sửa ảnh và trích xuất thông tin từ hình ảnh đã trở nên vô cùng phổ biến và quan trọng. Cùng với sự phát triển của công nghệ, các công cụ chỉnh sửa ảnh đã trở nên dễ dàng sử dụng hơn bao giờ hết, cho phép người dùng tạo ra những tác phẩm sáng tạo, tinh chỉnh hình ảnh theo ý thích của mình.</w:t>
      </w:r>
      <w:r>
        <w:t xml:space="preserve"> </w:t>
      </w:r>
      <w:r w:rsidRPr="000C7F28">
        <w:t xml:space="preserve">Đồng thời, việc trích xuất thông tin từ hình ảnh cũng </w:t>
      </w:r>
      <w:r>
        <w:t xml:space="preserve">vô cùng </w:t>
      </w:r>
      <w:r w:rsidRPr="000C7F28">
        <w:t>quan trọng, đặc biệt trong các lĩnh vực như trí tuệ nhân tạo, khoa học dữ liệu, y học, an ninh mạng và nhiều lĩnh vực khác.</w:t>
      </w:r>
      <w:r>
        <w:t xml:space="preserve"> Tuy nhiên việc trích xuất chỉnh sửa ảnh qua các phần mềm phức tạp và trích xuất thông tin thủ công lại thường gây nhiều khó khăn.</w:t>
      </w:r>
    </w:p>
    <w:p w14:paraId="054900E8" w14:textId="6DC0BAD3" w:rsidR="000C7F28" w:rsidRDefault="000C7F28" w:rsidP="00B848CE">
      <w:pPr>
        <w:ind w:firstLine="720"/>
      </w:pPr>
      <w:r>
        <w:t>Trong vai trò là một người dùng cần sự đơn giản và hiệu quả trong công việc, cần có một công cụ hỗ trợ các thao tác xử lý liên quan đến hình ảnh nhanh chóng. Cần khắc phục được các nhược điểm thường gặp sau:</w:t>
      </w:r>
    </w:p>
    <w:p w14:paraId="55755E37" w14:textId="3B11E6B4" w:rsidR="000C7F28" w:rsidRDefault="000C7F28" w:rsidP="000C7F28">
      <w:pPr>
        <w:pStyle w:val="ListParagraph"/>
        <w:numPr>
          <w:ilvl w:val="0"/>
          <w:numId w:val="32"/>
        </w:numPr>
      </w:pPr>
      <w:r>
        <w:t>Quá trình xử lý quá phức tạp: Việc chỉnh sửa một bức ảnh như xóa một vật thể, chỉnh màu, cũng như là thay đổi kích thước ảnh cần cài một phần mềm chuyên biệt, quà trình cài đặt lâu và cần phải nghiên cứu thao tác sử dụng nhiều. Việc này gây trở ngại với nhu cầu xử lý nhanh gọn</w:t>
      </w:r>
    </w:p>
    <w:p w14:paraId="154B7D13" w14:textId="0ACC2031" w:rsidR="000C7F28" w:rsidRDefault="000C7F28" w:rsidP="000C7F28">
      <w:pPr>
        <w:pStyle w:val="ListParagraph"/>
        <w:numPr>
          <w:ilvl w:val="0"/>
          <w:numId w:val="32"/>
        </w:numPr>
      </w:pPr>
      <w:r>
        <w:t>Xử lý thủ công mất thời gian: Việc trích xuất thông tin từ ảnh bằng mắt thường đã là một điều tốn rất nhiều thơi gian và công sức, bên cạnh đó còn kết hợp với việc nhập liệu và lưu trữ bằng tay khiến các công việc này lặp đi lặp lại quà nhiều lần. Gây lãng phí thời gian và nhân lực cho việc này.</w:t>
      </w:r>
    </w:p>
    <w:p w14:paraId="40F516F6" w14:textId="79FD61E9" w:rsidR="00B848CE" w:rsidRDefault="00B848CE" w:rsidP="00B848CE">
      <w:pPr>
        <w:pStyle w:val="ListParagraph"/>
        <w:numPr>
          <w:ilvl w:val="0"/>
          <w:numId w:val="32"/>
        </w:numPr>
      </w:pPr>
      <w:r>
        <w:t xml:space="preserve">Không hiệu </w:t>
      </w:r>
      <w:r w:rsidR="00B72FDD">
        <w:t>quả</w:t>
      </w:r>
      <w:r w:rsidR="00B72FDD">
        <w:rPr>
          <w:lang w:val="vi-VN"/>
        </w:rPr>
        <w:t xml:space="preserve">: </w:t>
      </w:r>
      <w:r w:rsidR="000C7F28">
        <w:t>Việc thực hiện các công việc trên vừa mất nhiều thời gian nhưng đôi lúc lại không thật sự chính xác và kịp thời cho các nhu cầu tức thì.</w:t>
      </w:r>
    </w:p>
    <w:p w14:paraId="6B958B3B" w14:textId="10FCA9E0" w:rsidR="000C7F28" w:rsidRDefault="00B848CE" w:rsidP="00B72FDD">
      <w:pPr>
        <w:ind w:firstLine="720"/>
      </w:pPr>
      <w:r>
        <w:t xml:space="preserve">Trước những thách thức nêu trên, sự kết hợp giữa </w:t>
      </w:r>
      <w:r w:rsidR="000C7F28">
        <w:t xml:space="preserve">xử lý ảnh </w:t>
      </w:r>
      <w:r>
        <w:t xml:space="preserve">và </w:t>
      </w:r>
      <w:r w:rsidR="000C7F28">
        <w:t xml:space="preserve">thị giác máy tính </w:t>
      </w:r>
      <w:r>
        <w:t xml:space="preserve">đã mở ra một hướng giải quyết tiềm năng. Cụ thể, việc sử dụng </w:t>
      </w:r>
      <w:r w:rsidR="000C7F28">
        <w:t>kĩ thuật Inpaint thông qua OpenCV và OCR để phát triển một ứng dụng</w:t>
      </w:r>
      <w:r w:rsidR="00F507E3">
        <w:t xml:space="preserve"> trên Windows dùng WinUI</w:t>
      </w:r>
      <w:r w:rsidR="000C7F28">
        <w:t xml:space="preserve"> giúp chỉnh sửa và trích xuất thông tin từ ảnh giúp giải quyết các vấn đề trên một cách hiệu quả.</w:t>
      </w:r>
    </w:p>
    <w:p w14:paraId="3A1798DC" w14:textId="1F7844D5" w:rsidR="000C7F28" w:rsidRDefault="000C7F28" w:rsidP="00B72FDD">
      <w:pPr>
        <w:ind w:firstLine="720"/>
      </w:pPr>
      <w:r w:rsidRPr="000C7F28">
        <w:lastRenderedPageBreak/>
        <w:t>OpenCV là một thư viện mã nguồn mở rộng lớn và mạnh mẽ dành cho xử lý ảnh và thị giác máy tính. Viết tắt của "Open Source Computer Vision Library," OpenCV cung cấp một loạt các công cụ và chức năng để xử lý ảnh số, nhận diện vật thể, phát hiện đối tượng, xử lý video và nhiều ứng dụng khác trong lĩnh vực thị giác máy tính.</w:t>
      </w:r>
      <w:r w:rsidR="00F507E3" w:rsidRPr="00F507E3">
        <w:t xml:space="preserve"> OpenCV giúp người dùng dễ dàng thực hiện các tác vụ xử lý ảnh và thị giác máy tính một cách hiệu quả, từ các thao tác cơ bản đến các ứng dụng phức tạp.</w:t>
      </w:r>
    </w:p>
    <w:p w14:paraId="2DD3F87C" w14:textId="7E0EE795" w:rsidR="00F507E3" w:rsidRDefault="00F507E3" w:rsidP="00F507E3">
      <w:pPr>
        <w:ind w:firstLine="720"/>
      </w:pPr>
      <w:r>
        <w:t>OCR là viết tắt của "Optical Character Recognition" (Nhận diện ký tự quang học). Đây là một công nghệ dùng để chuyển đổi các hình ảnh hoặc các tài liệu chứa văn bản, ký tự thành dạng văn bản có thể chỉnh sửa được trên máy tính. Công nghệ OCR có nhiều ứng dụng rộng rãi, từ việc chuyển đổi tài liệu giấy sang dạng điện tử, tạo điều kiện cho việc tìm kiếm và chỉnh sửa văn bản, đến việc xử lý tự động thông tin từ các tài liệu, hóa đơn, bằng lái xe, thẻ ID, và nhiều ứng dụng khác trong các lĩnh vực như y tế, ngân hàng, công nghiệp, văn phòng và quản lý tài liệu.</w:t>
      </w:r>
    </w:p>
    <w:p w14:paraId="0EDFB25C" w14:textId="47C2AE5D" w:rsidR="00F507E3" w:rsidRDefault="00F507E3" w:rsidP="00F507E3">
      <w:pPr>
        <w:ind w:firstLine="720"/>
      </w:pPr>
      <w:r>
        <w:t>Mục tiêu của đề tài là phát triển một ứng dụng chỉnh sửa ảnh hiệu quả và trích xuất thông tin nhanh chóng từ ảnh trong các trường hợp sử dụng phổ biến như: Xóa bỏ vật thể, làm mờ vùng ảnh, thực hiện thay đổi màu ảnh qua các filter, thay đổi kích thước ảnh, trích xuất thông tin từ ảnh có chứa văn bản nhanh chóng v.v… Ứng dụng được kỳ vọng sẽ giải quyết các vấn đề trên tiết kiệm thời gian và nâng cao trải nghiệm trong công việc.</w:t>
      </w:r>
    </w:p>
    <w:p w14:paraId="76A418EB" w14:textId="77777777" w:rsidR="00B848CE" w:rsidRDefault="00B848CE" w:rsidP="00B848CE">
      <w:r>
        <w:t>Để đạt được mục tiêu của đề tài, chúng ta sẽ tiến hành các bước sau:</w:t>
      </w:r>
    </w:p>
    <w:p w14:paraId="105CE589" w14:textId="580E28A4" w:rsidR="00B848CE" w:rsidRDefault="00B848CE" w:rsidP="00B848CE">
      <w:r>
        <w:t xml:space="preserve">1. Nghiên cứu </w:t>
      </w:r>
      <w:r w:rsidR="00F507E3">
        <w:t>OpenCV và nguyên lý hoạt động của nó.</w:t>
      </w:r>
    </w:p>
    <w:p w14:paraId="56DE7D7A" w14:textId="7438D685" w:rsidR="00B848CE" w:rsidRDefault="00B848CE" w:rsidP="00B848CE">
      <w:r>
        <w:t xml:space="preserve">2. </w:t>
      </w:r>
      <w:r w:rsidR="00F507E3">
        <w:t>Tìm hiểu các kĩ thuật xử lý ảnh như: Inpaint (xóa vật thể khỏi ngữ cảnh), xử lý màu.</w:t>
      </w:r>
    </w:p>
    <w:p w14:paraId="0E3F9C74" w14:textId="755924EA" w:rsidR="00F507E3" w:rsidRDefault="00B848CE" w:rsidP="00B848CE">
      <w:r>
        <w:t xml:space="preserve">3. </w:t>
      </w:r>
      <w:r w:rsidR="00F507E3">
        <w:t>Nghiên cứu OCR và cách vận hành trong C Sharp</w:t>
      </w:r>
    </w:p>
    <w:p w14:paraId="51A63031" w14:textId="6568C55A" w:rsidR="00B848CE" w:rsidRDefault="00B848CE" w:rsidP="00B848CE">
      <w:r>
        <w:t xml:space="preserve">4. </w:t>
      </w:r>
      <w:r w:rsidR="00F507E3">
        <w:t xml:space="preserve">Xây dựng ứng dụng dùng .Net </w:t>
      </w:r>
      <w:r w:rsidR="00BA0B6A">
        <w:t>6</w:t>
      </w:r>
      <w:r w:rsidR="00F507E3">
        <w:t>.0 sử dụng Framwork WinUI</w:t>
      </w:r>
      <w:r w:rsidR="00BA0B6A">
        <w:t xml:space="preserve"> 3</w:t>
      </w:r>
      <w:r w:rsidR="00F507E3">
        <w:t xml:space="preserve"> để xây dựng ưng dụng trên Windows</w:t>
      </w:r>
    </w:p>
    <w:p w14:paraId="3E768BE3" w14:textId="1DB735B6" w:rsidR="00B848CE" w:rsidRDefault="00B848CE" w:rsidP="00B848CE">
      <w:r>
        <w:t xml:space="preserve">5. </w:t>
      </w:r>
      <w:r w:rsidR="00F507E3">
        <w:t>Thực hiện kiểm tra, đánh giá và cải thiện hiệu quả thực hiện của ứng dụng.</w:t>
      </w:r>
    </w:p>
    <w:p w14:paraId="4D03F81B" w14:textId="77777777" w:rsidR="0090426B" w:rsidRDefault="0090426B" w:rsidP="0090426B">
      <w:pPr>
        <w:pStyle w:val="Heading2"/>
      </w:pPr>
      <w:bookmarkStart w:id="17" w:name="_Toc2809913"/>
      <w:bookmarkStart w:id="18" w:name="_Toc143557031"/>
      <w:r>
        <w:lastRenderedPageBreak/>
        <w:t>Phạm vi và phương pháp nghiên cứu</w:t>
      </w:r>
      <w:bookmarkEnd w:id="17"/>
      <w:bookmarkEnd w:id="18"/>
    </w:p>
    <w:p w14:paraId="5FB67FC0" w14:textId="3E2E9274" w:rsidR="00B72FDD" w:rsidRDefault="00B72FDD" w:rsidP="00B72FDD">
      <w:pPr>
        <w:pStyle w:val="Heading3"/>
      </w:pPr>
      <w:bookmarkStart w:id="19" w:name="_Toc143557032"/>
      <w:bookmarkStart w:id="20" w:name="_Toc2809914"/>
      <w:r>
        <w:t>Phạm vi nghiên cứu</w:t>
      </w:r>
      <w:bookmarkEnd w:id="19"/>
    </w:p>
    <w:p w14:paraId="0FD09DF7" w14:textId="3FE3B9CA" w:rsidR="00B72FDD" w:rsidRDefault="00B72FDD" w:rsidP="00B72FDD">
      <w:pPr>
        <w:ind w:firstLine="720"/>
      </w:pPr>
      <w:r>
        <w:t xml:space="preserve">Đề tài tập trung vào việc phát triển một </w:t>
      </w:r>
      <w:r w:rsidR="003C2033">
        <w:t>ứng dụng</w:t>
      </w:r>
      <w:r>
        <w:t xml:space="preserve"> hỗ trợ </w:t>
      </w:r>
      <w:r w:rsidR="003C2033">
        <w:t>người dùng có nhu cầu chỉnh sửa ảnh và trích xuất thông tin nhanh chóng</w:t>
      </w:r>
      <w:r>
        <w:t>. Phạm vi của nghiên cứu bao gồm:</w:t>
      </w:r>
    </w:p>
    <w:p w14:paraId="0E1354FF" w14:textId="6B49D218" w:rsidR="00B72FDD" w:rsidRDefault="00B72FDD" w:rsidP="00B72FDD">
      <w:pPr>
        <w:ind w:firstLine="720"/>
      </w:pPr>
      <w:r>
        <w:t xml:space="preserve">Xây dựng giao diện và tương tác người dùng: Thiết kế một giao diện trực quan và thân thiện giúp </w:t>
      </w:r>
      <w:r w:rsidR="003C2033">
        <w:t>người dùng</w:t>
      </w:r>
      <w:r>
        <w:t xml:space="preserve"> tương tác với </w:t>
      </w:r>
      <w:r w:rsidR="003C2033">
        <w:t>ứng dụng trên Windows quen thuộc.</w:t>
      </w:r>
    </w:p>
    <w:p w14:paraId="5063551F" w14:textId="2E6658BC" w:rsidR="003C2033" w:rsidRDefault="003C2033" w:rsidP="00B72FDD">
      <w:pPr>
        <w:ind w:firstLine="720"/>
      </w:pPr>
      <w:r>
        <w:t>Xây dựng kiến trúc ứng dụng</w:t>
      </w:r>
      <w:r w:rsidR="00B72FDD">
        <w:t xml:space="preserve">: Phát triển </w:t>
      </w:r>
      <w:r>
        <w:t>kiến trúc phần mềm phù hợp cho việc quản lý hệ thống và xử lý dữ liệu ảnh và văn bản.</w:t>
      </w:r>
    </w:p>
    <w:p w14:paraId="61BDE2F7" w14:textId="5BF520FE" w:rsidR="003C2033" w:rsidRDefault="00B72FDD" w:rsidP="00B72FDD">
      <w:pPr>
        <w:ind w:firstLine="720"/>
      </w:pPr>
      <w:r>
        <w:t xml:space="preserve">Xây dựng </w:t>
      </w:r>
      <w:r w:rsidR="003C2033">
        <w:t>các đầu ra phù hợp</w:t>
      </w:r>
      <w:r>
        <w:t>:</w:t>
      </w:r>
      <w:r w:rsidR="003C2033">
        <w:t xml:space="preserve"> Lực chọn các dạng đầu ra của phần mềm từ ảnh, văn bản dưới nhiều hình thức phù hợp với nhu cầu người dùng.</w:t>
      </w:r>
    </w:p>
    <w:p w14:paraId="6DEF78FB" w14:textId="08D4D6D4" w:rsidR="00B72FDD" w:rsidRDefault="00B72FDD" w:rsidP="00B72FDD">
      <w:pPr>
        <w:pStyle w:val="Heading3"/>
      </w:pPr>
      <w:bookmarkStart w:id="21" w:name="_Toc143557033"/>
      <w:r>
        <w:t>Phương pháp nghiên cứu</w:t>
      </w:r>
      <w:bookmarkEnd w:id="21"/>
    </w:p>
    <w:p w14:paraId="170138B0" w14:textId="77777777" w:rsidR="00B72FDD" w:rsidRDefault="00B72FDD" w:rsidP="00B72FDD">
      <w:pPr>
        <w:ind w:firstLine="720"/>
      </w:pPr>
      <w:r>
        <w:t>Trong quá trình thực hiện đề tài, chúng ta sẽ áp dụng một loạt các phương pháp để đạt được mục tiêu đã đề ra:</w:t>
      </w:r>
    </w:p>
    <w:p w14:paraId="4321264C" w14:textId="6CAAB84B" w:rsidR="00B72FDD" w:rsidRDefault="00BA0B6A" w:rsidP="00B72FDD">
      <w:pPr>
        <w:ind w:firstLine="720"/>
      </w:pPr>
      <w:r>
        <w:t>Nghiên cứu và tìm hiểu OpenCV</w:t>
      </w:r>
      <w:r w:rsidR="00B72FDD">
        <w:t xml:space="preserve">: Đầu tiên, tiến hành nghiên cứu chi tiết về </w:t>
      </w:r>
      <w:r>
        <w:t>OpenCV</w:t>
      </w:r>
      <w:r w:rsidR="00B72FDD">
        <w:t xml:space="preserve">, hiểu cách </w:t>
      </w:r>
      <w:r>
        <w:t>thư viện này</w:t>
      </w:r>
      <w:r w:rsidR="00B72FDD">
        <w:t xml:space="preserve"> hoạt động và khả năng của nó trong việc xử lý </w:t>
      </w:r>
      <w:r>
        <w:t>ảnh</w:t>
      </w:r>
      <w:r w:rsidR="00B72FDD">
        <w:t>.</w:t>
      </w:r>
    </w:p>
    <w:p w14:paraId="5E0EB6AA" w14:textId="190B1038" w:rsidR="00BA0B6A" w:rsidRDefault="00B72FDD" w:rsidP="00B72FDD">
      <w:pPr>
        <w:ind w:firstLine="720"/>
      </w:pPr>
      <w:r>
        <w:t xml:space="preserve">Thiết kế giao diện </w:t>
      </w:r>
      <w:r w:rsidR="00BA0B6A">
        <w:t>dùng WinUI 3 Framwork</w:t>
      </w:r>
      <w:r>
        <w:t xml:space="preserve">: </w:t>
      </w:r>
      <w:r w:rsidR="00BA0B6A">
        <w:t xml:space="preserve">Dựa trên giao diện Windows phổ biến tiến hành nghiên cứu sử dụng các thành phần giao diện kết hợp với nhau để ra được giao diện phù hợp. Bên cạnh đó cũng cần chú trọng việc tổ chức thuận tiện cho việc phát triển và bảo trì. </w:t>
      </w:r>
    </w:p>
    <w:p w14:paraId="4F4DA6E4" w14:textId="6CA7A7C9" w:rsidR="00B72FDD" w:rsidRDefault="00BA0B6A" w:rsidP="00B72FDD">
      <w:pPr>
        <w:ind w:firstLine="720"/>
      </w:pPr>
      <w:r>
        <w:t>Nghiên cứu thành phần chỉnh sửa ảnh</w:t>
      </w:r>
      <w:r w:rsidR="00B72FDD">
        <w:t xml:space="preserve">: Sử dụng các </w:t>
      </w:r>
      <w:r>
        <w:t>các thành phần hỗ trợ của OpenCv và pilgram</w:t>
      </w:r>
      <w:r w:rsidR="00B72FDD">
        <w:t xml:space="preserve">, chúng ta sẽ xây dựng một </w:t>
      </w:r>
      <w:r>
        <w:t xml:space="preserve">số tính năng xử lý ảnh </w:t>
      </w:r>
      <w:r w:rsidR="00B72FDD">
        <w:t xml:space="preserve">có khả năng xử lý yêu cầu </w:t>
      </w:r>
      <w:r>
        <w:t>xóa vật thể và thay đổi màu ảnh.</w:t>
      </w:r>
    </w:p>
    <w:p w14:paraId="1C89501D" w14:textId="2B17F73B" w:rsidR="00BA0B6A" w:rsidRDefault="00BA0B6A" w:rsidP="00BA0B6A">
      <w:pPr>
        <w:ind w:firstLine="720"/>
      </w:pPr>
      <w:r>
        <w:lastRenderedPageBreak/>
        <w:t>Nghiên cứu trích xuất thông tin thông qua OCR: Tìm hiểu về lý thuyết, nguyên lý và cách thức triển khai của OCR. Đưa kiến thức này vào ứng dụng để trích xuất thông từ đơn giản đến phức tạp. Giúp quá trình trích xuất thông tin đỡ tốn quá nhiều chi phí.</w:t>
      </w:r>
    </w:p>
    <w:p w14:paraId="7A2A70E9" w14:textId="7F1B4680" w:rsidR="00B72FDD" w:rsidRDefault="00B72FDD" w:rsidP="00B72FDD">
      <w:pPr>
        <w:ind w:firstLine="720"/>
      </w:pPr>
      <w:r>
        <w:t xml:space="preserve">Thử nghiệm và đánh giá: Cuối cùng, chúng ta sẽ tiến hành các thử nghiệm với </w:t>
      </w:r>
      <w:r w:rsidR="00BA0B6A">
        <w:t>trường hợp xử lý ảnh và trích xuất thông tin</w:t>
      </w:r>
      <w:r>
        <w:t xml:space="preserve"> thực</w:t>
      </w:r>
      <w:r w:rsidR="00BA0B6A">
        <w:t xml:space="preserve"> tế </w:t>
      </w:r>
      <w:r>
        <w:t xml:space="preserve">để đánh giá hiệu suất của </w:t>
      </w:r>
      <w:r w:rsidR="00BA0B6A">
        <w:t>ứng dụng Windows</w:t>
      </w:r>
      <w:r>
        <w:t xml:space="preserve">. </w:t>
      </w:r>
      <w:r w:rsidR="00BA0B6A">
        <w:t>Mọi vấn đề gặp phải sẽ được ghi nhận và cải thiện ứng dụng.</w:t>
      </w:r>
    </w:p>
    <w:p w14:paraId="02ACAE6D" w14:textId="025CBAE9" w:rsidR="0090426B" w:rsidRDefault="0090426B" w:rsidP="0090426B">
      <w:pPr>
        <w:pStyle w:val="Heading2"/>
      </w:pPr>
      <w:bookmarkStart w:id="22" w:name="_Toc143557034"/>
      <w:r>
        <w:t>Các đóng góp của luận văn</w:t>
      </w:r>
      <w:bookmarkEnd w:id="20"/>
      <w:bookmarkEnd w:id="22"/>
    </w:p>
    <w:p w14:paraId="656D95C3" w14:textId="48514A20" w:rsidR="00B72FDD" w:rsidRDefault="00B72FDD" w:rsidP="00B72FDD">
      <w:pPr>
        <w:spacing w:before="0" w:line="276" w:lineRule="auto"/>
        <w:jc w:val="left"/>
      </w:pPr>
      <w:r>
        <w:t>Các đóng góp chính của đề tài này bao gồm:</w:t>
      </w:r>
    </w:p>
    <w:p w14:paraId="38174297" w14:textId="1FE42800" w:rsidR="00B72FDD" w:rsidRDefault="004C305B" w:rsidP="00B72FDD">
      <w:pPr>
        <w:pStyle w:val="ListParagraph"/>
        <w:numPr>
          <w:ilvl w:val="0"/>
          <w:numId w:val="32"/>
        </w:numPr>
        <w:spacing w:before="0" w:line="276" w:lineRule="auto"/>
        <w:jc w:val="left"/>
      </w:pPr>
      <w:r>
        <w:t>Xứ lý ảnh đơn giản, nhanh gọn và chính xác</w:t>
      </w:r>
    </w:p>
    <w:p w14:paraId="6F627225" w14:textId="0AD99567" w:rsidR="00B72FDD" w:rsidRDefault="004C305B" w:rsidP="00B72FDD">
      <w:pPr>
        <w:spacing w:before="0" w:line="276" w:lineRule="auto"/>
        <w:ind w:firstLine="720"/>
        <w:jc w:val="left"/>
      </w:pPr>
      <w:r>
        <w:t>Ứng dụng Windows</w:t>
      </w:r>
      <w:r w:rsidR="00B72FDD">
        <w:t xml:space="preserve"> trong đề tài sẽ giúp cải thiện trải nghiệm</w:t>
      </w:r>
      <w:r>
        <w:t xml:space="preserve"> xử lý ảnh đơn.</w:t>
      </w:r>
      <w:r w:rsidR="00B72FDD">
        <w:t xml:space="preserve"> Thay vì phải tốn thời gian và công sức để</w:t>
      </w:r>
      <w:r>
        <w:t xml:space="preserve"> sử dụng một ứng dụng phức</w:t>
      </w:r>
      <w:r w:rsidR="00B72FDD">
        <w:t xml:space="preserve">, </w:t>
      </w:r>
      <w:r>
        <w:t>người dùng</w:t>
      </w:r>
      <w:r w:rsidR="00B72FDD">
        <w:t xml:space="preserve"> có thể tương tác </w:t>
      </w:r>
      <w:r>
        <w:t>với ứng dụng đơn giản</w:t>
      </w:r>
      <w:r w:rsidR="00B72FDD">
        <w:t xml:space="preserve"> và thuận tiện </w:t>
      </w:r>
      <w:r>
        <w:t>để xóa vật thể và chỉnh sửa ảnh</w:t>
      </w:r>
      <w:r w:rsidR="00B72FDD">
        <w:t>.</w:t>
      </w:r>
    </w:p>
    <w:p w14:paraId="2EC1E6BC" w14:textId="1267E9BB" w:rsidR="00B72FDD" w:rsidRDefault="00B72FDD" w:rsidP="00B72FDD">
      <w:pPr>
        <w:pStyle w:val="ListParagraph"/>
        <w:numPr>
          <w:ilvl w:val="0"/>
          <w:numId w:val="32"/>
        </w:numPr>
        <w:spacing w:before="0" w:line="276" w:lineRule="auto"/>
        <w:jc w:val="left"/>
      </w:pPr>
      <w:r>
        <w:t xml:space="preserve">Sử dụng </w:t>
      </w:r>
      <w:r w:rsidR="004C305B">
        <w:t>OCR trích xuất tự động:</w:t>
      </w:r>
    </w:p>
    <w:p w14:paraId="5FBD8659" w14:textId="2AA19BA7" w:rsidR="00B72FDD" w:rsidRDefault="00B72FDD" w:rsidP="00B72FDD">
      <w:pPr>
        <w:spacing w:before="0" w:line="276" w:lineRule="auto"/>
        <w:ind w:firstLine="720"/>
        <w:jc w:val="left"/>
      </w:pPr>
      <w:r>
        <w:t xml:space="preserve">Sử dụng </w:t>
      </w:r>
      <w:r w:rsidR="004C305B">
        <w:t>kĩ thuật OCR</w:t>
      </w:r>
      <w:r>
        <w:t xml:space="preserve">, đề tài này giúp kết hợp </w:t>
      </w:r>
      <w:r w:rsidR="004C305B">
        <w:t>xử lý ảnh</w:t>
      </w:r>
      <w:r>
        <w:t xml:space="preserve"> và </w:t>
      </w:r>
      <w:r w:rsidR="004C305B">
        <w:t>thị giác máy</w:t>
      </w:r>
      <w:r>
        <w:t xml:space="preserve"> để xây dựng </w:t>
      </w:r>
      <w:r w:rsidR="004C305B">
        <w:t>một ứng dụng thông minh</w:t>
      </w:r>
      <w:r>
        <w:t xml:space="preserve"> có khả năng </w:t>
      </w:r>
      <w:r w:rsidR="004C305B">
        <w:t>trích xuất</w:t>
      </w:r>
      <w:r>
        <w:t xml:space="preserve"> thông tin </w:t>
      </w:r>
      <w:r w:rsidR="004C305B">
        <w:t xml:space="preserve">tự động </w:t>
      </w:r>
      <w:r>
        <w:t xml:space="preserve">theo </w:t>
      </w:r>
      <w:r w:rsidR="004C305B">
        <w:t>nhu</w:t>
      </w:r>
      <w:r>
        <w:t xml:space="preserve"> cầu của người dùng. Điều này giúp </w:t>
      </w:r>
      <w:r w:rsidR="004C305B">
        <w:t>tiết kiệm thời gian và công sức trong việc trích xuất thông tin bằng thủ công.</w:t>
      </w:r>
    </w:p>
    <w:p w14:paraId="04D7EC30" w14:textId="1C22B73D" w:rsidR="00B72FDD" w:rsidRDefault="004C305B" w:rsidP="00B72FDD">
      <w:pPr>
        <w:pStyle w:val="ListParagraph"/>
        <w:numPr>
          <w:ilvl w:val="0"/>
          <w:numId w:val="32"/>
        </w:numPr>
        <w:spacing w:before="0" w:line="276" w:lineRule="auto"/>
        <w:jc w:val="left"/>
      </w:pPr>
      <w:r>
        <w:t>Môi trường xây dựng quen thuộc và dễ sử dụng:</w:t>
      </w:r>
    </w:p>
    <w:p w14:paraId="5B65693C" w14:textId="6D50AFA9" w:rsidR="004C305B" w:rsidRDefault="004C305B" w:rsidP="00B72FDD">
      <w:pPr>
        <w:spacing w:before="0" w:line="276" w:lineRule="auto"/>
        <w:ind w:firstLine="720"/>
        <w:jc w:val="left"/>
      </w:pPr>
      <w:r>
        <w:t>Việc lựa chọn xây dựng ứng dụng trên Windows vì đây là một trong những hệ điều hành được sử dụng phố biến hiện nay. Qua đó người dùng không cần mất quá nhiều thời gian tìm hiểu và vận dụng công việc để mang lại hiệu quả kịp thời.</w:t>
      </w:r>
    </w:p>
    <w:p w14:paraId="12E555A8" w14:textId="5A5A60B5" w:rsidR="0090426B" w:rsidRDefault="0090426B" w:rsidP="00B72FDD">
      <w:pPr>
        <w:spacing w:before="0" w:line="276" w:lineRule="auto"/>
        <w:jc w:val="left"/>
      </w:pPr>
      <w:r>
        <w:br w:type="page"/>
      </w:r>
    </w:p>
    <w:p w14:paraId="0313BD2A" w14:textId="77777777" w:rsidR="00B85A6E" w:rsidRDefault="00B85A6E" w:rsidP="00AE6570">
      <w:pPr>
        <w:pStyle w:val="Heading1"/>
        <w:rPr>
          <w:lang w:val="vi-VN"/>
        </w:rPr>
      </w:pPr>
      <w:bookmarkStart w:id="23" w:name="_Toc143557035"/>
      <w:bookmarkStart w:id="24" w:name="_Toc2809922"/>
      <w:r>
        <w:lastRenderedPageBreak/>
        <w:t>CƠ</w:t>
      </w:r>
      <w:r>
        <w:rPr>
          <w:lang w:val="vi-VN"/>
        </w:rPr>
        <w:t xml:space="preserve"> SỞ LÝ THUYẾT</w:t>
      </w:r>
      <w:bookmarkEnd w:id="23"/>
    </w:p>
    <w:p w14:paraId="274CB167" w14:textId="03451537" w:rsidR="008E608E" w:rsidRDefault="00B72FDD" w:rsidP="000D0D7F">
      <w:pPr>
        <w:pStyle w:val="Heading2"/>
        <w:rPr>
          <w:lang w:val="vi-VN"/>
        </w:rPr>
      </w:pPr>
      <w:bookmarkStart w:id="25" w:name="_Toc143557036"/>
      <w:r>
        <w:rPr>
          <w:lang w:val="vi-VN"/>
        </w:rPr>
        <w:t>Chatbot</w:t>
      </w:r>
      <w:r w:rsidR="008E608E">
        <w:rPr>
          <w:lang w:val="vi-VN"/>
        </w:rPr>
        <w:t xml:space="preserve"> và ứng dụng</w:t>
      </w:r>
      <w:bookmarkEnd w:id="25"/>
      <w:r w:rsidR="00700731">
        <w:rPr>
          <w:lang w:val="vi-VN"/>
        </w:rPr>
        <w:t xml:space="preserve"> </w:t>
      </w:r>
    </w:p>
    <w:p w14:paraId="443E784A" w14:textId="4B9754A9" w:rsidR="00B85A6E" w:rsidRDefault="000D0D7F" w:rsidP="008E608E">
      <w:pPr>
        <w:pStyle w:val="Heading3"/>
      </w:pPr>
      <w:bookmarkStart w:id="26" w:name="_Toc143557037"/>
      <w:r>
        <w:t xml:space="preserve">Khái niệm về </w:t>
      </w:r>
      <w:r w:rsidR="00B72FDD">
        <w:t>Chatbot</w:t>
      </w:r>
      <w:bookmarkEnd w:id="26"/>
      <w:r w:rsidR="00BA6C44">
        <w:t xml:space="preserve"> </w:t>
      </w:r>
    </w:p>
    <w:p w14:paraId="2391BA14" w14:textId="3EF7EC38" w:rsidR="00841173" w:rsidRDefault="00C27978" w:rsidP="00445C66">
      <w:pPr>
        <w:ind w:firstLine="720"/>
        <w:rPr>
          <w:lang w:val="vi-VN"/>
        </w:rPr>
      </w:pPr>
      <w:r>
        <w:t>Trong</w:t>
      </w:r>
      <w:r>
        <w:rPr>
          <w:lang w:val="vi-VN"/>
        </w:rPr>
        <w:t xml:space="preserve"> bài báo </w:t>
      </w:r>
      <w:r w:rsidR="00C34013">
        <w:rPr>
          <w:lang w:val="vi-VN"/>
        </w:rPr>
        <w:fldChar w:fldCharType="begin"/>
      </w:r>
      <w:r w:rsidR="00C7197D">
        <w:rPr>
          <w:lang w:val="vi-VN"/>
        </w:rPr>
        <w:instrText xml:space="preserve"> ADDIN EN.CITE &lt;EndNote&gt;&lt;Cite&gt;&lt;Author&gt;Rautela&lt;/Author&gt;&lt;Year&gt;2022&lt;/Year&gt;&lt;RecNum&gt;3&lt;/RecNum&gt;&lt;DisplayText&gt;[1]&lt;/DisplayText&gt;&lt;record&gt;&lt;rec-number&gt;3&lt;/rec-number&gt;&lt;foreign-keys&gt;&lt;key app="EN" db-id="00tfrx2tgtw9waefddnp9rt8e05p5r2ea0z9" timestamp="1692518829"&gt;3&lt;/key&gt;&lt;/foreign-keys&gt;&lt;ref-type name="Journal Article"&gt;17&lt;/ref-type&gt;&lt;contributors&gt;&lt;authors&gt;&lt;author&gt;Sakshi; Satnam Singh; Reeta Rautela&lt;/author&gt;&lt;/authors&gt;&lt;/contributors&gt;&lt;titles&gt;&lt;title&gt;Chatbot: A Bridge Between Technology and Learn&lt;/title&gt;&lt;secondary-title&gt;2022 International Conference on Cyber Resilience (ICCR)&lt;/secondary-title&gt;&lt;/titles&gt;&lt;periodical&gt;&lt;full-title&gt;2022 International Conference on Cyber Resilience (ICCR)&lt;/full-title&gt;&lt;/periodical&gt;&lt;dates&gt;&lt;year&gt;2022&lt;/year&gt;&lt;/dates&gt;&lt;urls&gt;&lt;/urls&gt;&lt;/record&gt;&lt;/Cite&gt;&lt;/EndNote&gt;</w:instrText>
      </w:r>
      <w:r w:rsidR="00C34013">
        <w:rPr>
          <w:lang w:val="vi-VN"/>
        </w:rPr>
        <w:fldChar w:fldCharType="separate"/>
      </w:r>
      <w:r w:rsidR="00C7197D">
        <w:rPr>
          <w:noProof/>
          <w:lang w:val="vi-VN"/>
        </w:rPr>
        <w:t>[</w:t>
      </w:r>
      <w:hyperlink w:anchor="_ENREF_1" w:tooltip="Rautela, 2022 #3" w:history="1">
        <w:r w:rsidR="00DD0450">
          <w:rPr>
            <w:noProof/>
            <w:lang w:val="vi-VN"/>
          </w:rPr>
          <w:t>1</w:t>
        </w:r>
      </w:hyperlink>
      <w:r w:rsidR="00C7197D">
        <w:rPr>
          <w:noProof/>
          <w:lang w:val="vi-VN"/>
        </w:rPr>
        <w:t>]</w:t>
      </w:r>
      <w:r w:rsidR="00C34013">
        <w:rPr>
          <w:lang w:val="vi-VN"/>
        </w:rPr>
        <w:fldChar w:fldCharType="end"/>
      </w:r>
      <w:r w:rsidR="00C34013">
        <w:rPr>
          <w:lang w:val="vi-VN"/>
        </w:rPr>
        <w:t xml:space="preserve">, tác giả có đề cập </w:t>
      </w:r>
      <w:r w:rsidR="00322FBE">
        <w:rPr>
          <w:lang w:val="vi-VN"/>
        </w:rPr>
        <w:t>“</w:t>
      </w:r>
      <w:r w:rsidR="00B72FDD">
        <w:rPr>
          <w:lang w:val="vi-VN"/>
        </w:rPr>
        <w:t>Chatbot</w:t>
      </w:r>
      <w:r w:rsidR="00E47D9F" w:rsidRPr="00E47D9F">
        <w:rPr>
          <w:lang w:val="vi-VN"/>
        </w:rPr>
        <w:t xml:space="preserve"> là một phần mềm hỗ trợ giao tiếp giữa người và máy. Các </w:t>
      </w:r>
      <w:r w:rsidR="00B72FDD">
        <w:rPr>
          <w:lang w:val="vi-VN"/>
        </w:rPr>
        <w:t>chatbot</w:t>
      </w:r>
      <w:r w:rsidR="00E47D9F" w:rsidRPr="00E47D9F">
        <w:rPr>
          <w:lang w:val="vi-VN"/>
        </w:rPr>
        <w:t xml:space="preserve"> được cài đặt một lượng thông tin và có khả năng đưa ra câu trả lời hoặc các quyết định khi người dùng truy vấn.</w:t>
      </w:r>
      <w:r w:rsidR="00241A3B">
        <w:rPr>
          <w:lang w:val="vi-VN"/>
        </w:rPr>
        <w:t>”</w:t>
      </w:r>
      <w:r w:rsidR="00E47D9F" w:rsidRPr="00E47D9F">
        <w:rPr>
          <w:lang w:val="vi-VN"/>
        </w:rPr>
        <w:t xml:space="preserve"> Với </w:t>
      </w:r>
      <w:r w:rsidR="00B72FDD">
        <w:rPr>
          <w:lang w:val="vi-VN"/>
        </w:rPr>
        <w:t>chatbot</w:t>
      </w:r>
      <w:r w:rsidR="00E47D9F" w:rsidRPr="00E47D9F">
        <w:rPr>
          <w:lang w:val="vi-VN"/>
        </w:rPr>
        <w:t xml:space="preserve">, người dùng có thể giao tiếp với các hệ thống bằng ngôn ngữ tự nhiên (natural language) mà không cần phải sử dụng các ngôn ngữ lập trình phức tạp. </w:t>
      </w:r>
      <w:r w:rsidR="00B72FDD">
        <w:rPr>
          <w:lang w:val="vi-VN"/>
        </w:rPr>
        <w:t>Chatbot</w:t>
      </w:r>
      <w:r w:rsidR="00E47D9F" w:rsidRPr="00E47D9F">
        <w:rPr>
          <w:lang w:val="vi-VN"/>
        </w:rPr>
        <w:t xml:space="preserve"> đóng vai trò như một trợ lý ảo, có thể được sử dụng trong nhiều lĩnh vực khác nhau như kinh doanh, y tế và cả trong giáo </w:t>
      </w:r>
      <w:r w:rsidR="008254E8">
        <w:rPr>
          <w:lang w:val="vi-VN"/>
        </w:rPr>
        <w:t>dục.</w:t>
      </w:r>
    </w:p>
    <w:p w14:paraId="4B726C23" w14:textId="216029C3" w:rsidR="00322FBE" w:rsidRDefault="005B3B23" w:rsidP="005B3B23">
      <w:pPr>
        <w:pStyle w:val="ListParagraph"/>
        <w:numPr>
          <w:ilvl w:val="0"/>
          <w:numId w:val="32"/>
        </w:numPr>
        <w:rPr>
          <w:lang w:val="vi-VN"/>
        </w:rPr>
      </w:pPr>
      <w:r>
        <w:rPr>
          <w:lang w:val="vi-VN"/>
        </w:rPr>
        <w:t xml:space="preserve">Phân loại </w:t>
      </w:r>
      <w:r w:rsidR="00B72FDD">
        <w:rPr>
          <w:lang w:val="vi-VN"/>
        </w:rPr>
        <w:t>chatbot</w:t>
      </w:r>
    </w:p>
    <w:p w14:paraId="42434B5F" w14:textId="77777777" w:rsidR="005B3B23" w:rsidRDefault="005B3B23" w:rsidP="005B3B23">
      <w:pPr>
        <w:pStyle w:val="ListParagraph"/>
        <w:numPr>
          <w:ilvl w:val="0"/>
          <w:numId w:val="33"/>
        </w:numPr>
        <w:rPr>
          <w:lang w:val="vi-VN"/>
        </w:rPr>
      </w:pPr>
      <w:r w:rsidRPr="005B3B23">
        <w:rPr>
          <w:lang w:val="vi-VN"/>
        </w:rPr>
        <w:t>Theo mục đích sử dụng:</w:t>
      </w:r>
    </w:p>
    <w:p w14:paraId="146A08A9" w14:textId="35E5D3F9" w:rsidR="005B3B23" w:rsidRPr="005B3B23" w:rsidRDefault="00B72FDD" w:rsidP="005B3B23">
      <w:pPr>
        <w:pStyle w:val="ListParagraph"/>
        <w:numPr>
          <w:ilvl w:val="1"/>
          <w:numId w:val="33"/>
        </w:numPr>
        <w:ind w:left="284"/>
        <w:rPr>
          <w:lang w:val="vi-VN"/>
        </w:rPr>
      </w:pPr>
      <w:r>
        <w:rPr>
          <w:lang w:val="vi-VN"/>
        </w:rPr>
        <w:t>Chatbot</w:t>
      </w:r>
      <w:r w:rsidR="005B3B23" w:rsidRPr="005B3B23">
        <w:rPr>
          <w:lang w:val="vi-VN"/>
        </w:rPr>
        <w:t xml:space="preserve"> hỗ trợ khách hàng (Customer Support </w:t>
      </w:r>
      <w:r>
        <w:rPr>
          <w:lang w:val="vi-VN"/>
        </w:rPr>
        <w:t>Chatbot</w:t>
      </w:r>
      <w:r w:rsidR="005B3B23" w:rsidRPr="005B3B23">
        <w:rPr>
          <w:lang w:val="vi-VN"/>
        </w:rPr>
        <w:t>): Thiết kế để giải quyết các vấn đề, trả lời câu hỏi và cung cấp hỗ trợ cho khách hàng trong thời gian thực.</w:t>
      </w:r>
    </w:p>
    <w:p w14:paraId="42DB09B2" w14:textId="076D4646"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áo dục (Educational </w:t>
      </w:r>
      <w:r>
        <w:rPr>
          <w:lang w:val="vi-VN"/>
        </w:rPr>
        <w:t>Chatbot</w:t>
      </w:r>
      <w:r w:rsidR="005B3B23" w:rsidRPr="005B3B23">
        <w:rPr>
          <w:lang w:val="vi-VN"/>
        </w:rPr>
        <w:t>): Cung cấp thông tin và kiến thức cho người dùng, thường được sử dụng trong môi trường học tập.</w:t>
      </w:r>
    </w:p>
    <w:p w14:paraId="680FC462" w14:textId="0D9C8854"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ải trí (Entertainment </w:t>
      </w:r>
      <w:r>
        <w:rPr>
          <w:lang w:val="vi-VN"/>
        </w:rPr>
        <w:t>Chatbot</w:t>
      </w:r>
      <w:r w:rsidR="005B3B23" w:rsidRPr="005B3B23">
        <w:rPr>
          <w:lang w:val="vi-VN"/>
        </w:rPr>
        <w:t>): Tạo nội dung giải trí như đùa cợt, kể chuyện, hoặc thực hiện trò chơi cùng người dùng.</w:t>
      </w:r>
    </w:p>
    <w:p w14:paraId="3FEDD1D2" w14:textId="71B782E3"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thương mại (Commerce </w:t>
      </w:r>
      <w:r>
        <w:rPr>
          <w:lang w:val="vi-VN"/>
        </w:rPr>
        <w:t>Chatbot</w:t>
      </w:r>
      <w:r w:rsidR="005B3B23" w:rsidRPr="005B3B23">
        <w:rPr>
          <w:lang w:val="vi-VN"/>
        </w:rPr>
        <w:t>): Hỗ trợ quá trình mua sắm trực tuyến, tư vấn sản phẩm, và giúp khách hàng tìm kiếm thông tin về sản phẩm, dịch vụ.</w:t>
      </w:r>
    </w:p>
    <w:p w14:paraId="2197468C" w14:textId="77777777" w:rsidR="005B3B23" w:rsidRPr="005B3B23" w:rsidRDefault="005B3B23" w:rsidP="005B3B23">
      <w:pPr>
        <w:pStyle w:val="ListParagraph"/>
        <w:numPr>
          <w:ilvl w:val="0"/>
          <w:numId w:val="33"/>
        </w:numPr>
        <w:rPr>
          <w:lang w:val="vi-VN"/>
        </w:rPr>
      </w:pPr>
      <w:r w:rsidRPr="005B3B23">
        <w:rPr>
          <w:lang w:val="vi-VN"/>
        </w:rPr>
        <w:t>Theo khả năng:</w:t>
      </w:r>
    </w:p>
    <w:p w14:paraId="430A6DF6" w14:textId="305627A6"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w:t>
      </w:r>
      <w:r w:rsidR="00926F19">
        <w:rPr>
          <w:lang w:val="vi-VN"/>
        </w:rPr>
        <w:t xml:space="preserve">nguyên tắc </w:t>
      </w:r>
      <w:r w:rsidR="005B3B23" w:rsidRPr="005B3B23">
        <w:rPr>
          <w:lang w:val="vi-VN"/>
        </w:rPr>
        <w:t xml:space="preserve">(Rule-Based </w:t>
      </w:r>
      <w:r>
        <w:rPr>
          <w:lang w:val="vi-VN"/>
        </w:rPr>
        <w:t>Chatbot</w:t>
      </w:r>
      <w:r w:rsidR="005B3B23" w:rsidRPr="005B3B23">
        <w:rPr>
          <w:lang w:val="vi-VN"/>
        </w:rPr>
        <w:t xml:space="preserve">): Hoạt động dựa trên các quy tắc và kịch bản được lập trình trước. Các phản hồi của </w:t>
      </w:r>
      <w:r>
        <w:rPr>
          <w:lang w:val="vi-VN"/>
        </w:rPr>
        <w:t>chatbot</w:t>
      </w:r>
      <w:r w:rsidR="005B3B23" w:rsidRPr="005B3B23">
        <w:rPr>
          <w:lang w:val="vi-VN"/>
        </w:rPr>
        <w:t xml:space="preserve"> bị giới hạn trong phạm vi những gì đã được xác định trước.</w:t>
      </w:r>
    </w:p>
    <w:p w14:paraId="02294353" w14:textId="78094CD7"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w:t>
      </w:r>
      <w:r w:rsidR="00926F19">
        <w:rPr>
          <w:lang w:val="vi-VN"/>
        </w:rPr>
        <w:t xml:space="preserve">trên trí tuệ nhân tạo </w:t>
      </w:r>
      <w:r w:rsidR="005B3B23" w:rsidRPr="005B3B23">
        <w:rPr>
          <w:lang w:val="vi-VN"/>
        </w:rPr>
        <w:t>(</w:t>
      </w:r>
      <w:r w:rsidR="00926F19">
        <w:rPr>
          <w:lang w:val="vi-VN"/>
        </w:rPr>
        <w:t xml:space="preserve">Artificial Intellinge </w:t>
      </w:r>
      <w:r>
        <w:rPr>
          <w:lang w:val="vi-VN"/>
        </w:rPr>
        <w:t>Chatbot</w:t>
      </w:r>
      <w:r w:rsidR="005B3B23" w:rsidRPr="005B3B23">
        <w:rPr>
          <w:lang w:val="vi-VN"/>
        </w:rPr>
        <w:t xml:space="preserve">): Sử dụng </w:t>
      </w:r>
      <w:r w:rsidR="00926F19">
        <w:rPr>
          <w:lang w:val="vi-VN"/>
        </w:rPr>
        <w:t xml:space="preserve">trí tuệ nhân tạo </w:t>
      </w:r>
      <w:r w:rsidR="00926F19" w:rsidRPr="00926F19">
        <w:rPr>
          <w:lang w:val="vi-VN"/>
        </w:rPr>
        <w:t>tự động học tập từ dữ liệu người dùng và cải thiện khả năng hoạt động.</w:t>
      </w:r>
    </w:p>
    <w:p w14:paraId="0408692C" w14:textId="77777777" w:rsidR="005B3B23" w:rsidRPr="005B3B23" w:rsidRDefault="005B3B23" w:rsidP="005B3B23">
      <w:pPr>
        <w:pStyle w:val="ListParagraph"/>
        <w:numPr>
          <w:ilvl w:val="0"/>
          <w:numId w:val="33"/>
        </w:numPr>
        <w:rPr>
          <w:lang w:val="vi-VN"/>
        </w:rPr>
      </w:pPr>
      <w:r w:rsidRPr="005B3B23">
        <w:rPr>
          <w:lang w:val="vi-VN"/>
        </w:rPr>
        <w:t>Theo cách thức hoạt động:</w:t>
      </w:r>
    </w:p>
    <w:p w14:paraId="080E68C2" w14:textId="683D4A4B" w:rsidR="005B3B23" w:rsidRPr="005B3B23" w:rsidRDefault="00B72FDD" w:rsidP="005B3B23">
      <w:pPr>
        <w:pStyle w:val="ListParagraph"/>
        <w:numPr>
          <w:ilvl w:val="0"/>
          <w:numId w:val="35"/>
        </w:numPr>
        <w:ind w:left="284"/>
        <w:rPr>
          <w:lang w:val="vi-VN"/>
        </w:rPr>
      </w:pPr>
      <w:r>
        <w:rPr>
          <w:lang w:val="vi-VN"/>
        </w:rPr>
        <w:lastRenderedPageBreak/>
        <w:t>Chatbot</w:t>
      </w:r>
      <w:r w:rsidR="005B3B23" w:rsidRPr="005B3B23">
        <w:rPr>
          <w:lang w:val="vi-VN"/>
        </w:rPr>
        <w:t xml:space="preserve"> dựa trên văn bản (Text-Based </w:t>
      </w:r>
      <w:r>
        <w:rPr>
          <w:lang w:val="vi-VN"/>
        </w:rPr>
        <w:t>Chatbot</w:t>
      </w:r>
      <w:r w:rsidR="005B3B23" w:rsidRPr="005B3B23">
        <w:rPr>
          <w:lang w:val="vi-VN"/>
        </w:rPr>
        <w:t>): Giao tiếp với người dùng thông qua văn bản, thường là qua các ứng dụng nhắn tin, trang web, hoặc ứng dụng di động.</w:t>
      </w:r>
    </w:p>
    <w:p w14:paraId="2BD585C9" w14:textId="4F1B506C" w:rsidR="005B3B23" w:rsidRP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giọng nói (Voice-Based </w:t>
      </w:r>
      <w:r>
        <w:rPr>
          <w:lang w:val="vi-VN"/>
        </w:rPr>
        <w:t>Chatbot</w:t>
      </w:r>
      <w:r w:rsidR="005B3B23" w:rsidRPr="005B3B23">
        <w:rPr>
          <w:lang w:val="vi-VN"/>
        </w:rPr>
        <w:t>): Sử dụng nhận dạng giọng nói để tương tác với người dùng thông qua cuộc trò chuyện giọng nói.</w:t>
      </w:r>
    </w:p>
    <w:p w14:paraId="397A4969" w14:textId="77777777" w:rsidR="005B3B23" w:rsidRPr="005B3B23" w:rsidRDefault="005B3B23" w:rsidP="005B3B23">
      <w:pPr>
        <w:pStyle w:val="ListParagraph"/>
        <w:numPr>
          <w:ilvl w:val="0"/>
          <w:numId w:val="33"/>
        </w:numPr>
        <w:rPr>
          <w:lang w:val="vi-VN"/>
        </w:rPr>
      </w:pPr>
      <w:r w:rsidRPr="005B3B23">
        <w:rPr>
          <w:lang w:val="vi-VN"/>
        </w:rPr>
        <w:t>Theo loại công nghệ:</w:t>
      </w:r>
    </w:p>
    <w:p w14:paraId="499007FB" w14:textId="3AD85B0C"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truyền thống: Dựa trên ngôn ngữ và các thuật toán xử lý ngôn ngữ tự nhiên truyền thống.</w:t>
      </w:r>
    </w:p>
    <w:p w14:paraId="1BCEABAF" w14:textId="2877457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học sâu (Deep Learning </w:t>
      </w:r>
      <w:r>
        <w:rPr>
          <w:lang w:val="vi-VN"/>
        </w:rPr>
        <w:t>Chatbot</w:t>
      </w:r>
      <w:r w:rsidR="005B3B23" w:rsidRPr="005B3B23">
        <w:rPr>
          <w:lang w:val="vi-VN"/>
        </w:rPr>
        <w:t>): Sử dụng các kiến thức từ học sâu và mạng nơ-ron để hiểu và tạo ra câu trả lời tự nhiên hơn.</w:t>
      </w:r>
    </w:p>
    <w:p w14:paraId="3EF2543D" w14:textId="4B73FA30" w:rsidR="005B3B23" w:rsidRPr="005B3B23" w:rsidRDefault="005B3B23" w:rsidP="005B3B23">
      <w:pPr>
        <w:pStyle w:val="ListParagraph"/>
        <w:numPr>
          <w:ilvl w:val="0"/>
          <w:numId w:val="33"/>
        </w:numPr>
        <w:rPr>
          <w:lang w:val="vi-VN"/>
        </w:rPr>
      </w:pPr>
      <w:r w:rsidRPr="005B3B23">
        <w:rPr>
          <w:lang w:val="vi-VN"/>
        </w:rPr>
        <w:t>Theo ngữ cảnh ứng dụng:</w:t>
      </w:r>
    </w:p>
    <w:p w14:paraId="71967DCD" w14:textId="6C7EE58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dành cho doanh nghiệp (Enterprise </w:t>
      </w:r>
      <w:r>
        <w:rPr>
          <w:lang w:val="vi-VN"/>
        </w:rPr>
        <w:t>Chatbot</w:t>
      </w:r>
      <w:r w:rsidR="005B3B23" w:rsidRPr="005B3B23">
        <w:rPr>
          <w:lang w:val="vi-VN"/>
        </w:rPr>
        <w:t>): Được triển khai trong môi trường doanh nghiệp để hỗ trợ nhiều tác vụ như quản lý dự án, tư vấn nhân sự, quản lý hỗ trợ kỹ thuật.</w:t>
      </w:r>
    </w:p>
    <w:p w14:paraId="61DA0EDC" w14:textId="25F85564" w:rsidR="004E1C70" w:rsidRPr="004E1C70" w:rsidRDefault="00B72FDD" w:rsidP="00DF7892">
      <w:pPr>
        <w:pStyle w:val="ListParagraph"/>
        <w:numPr>
          <w:ilvl w:val="0"/>
          <w:numId w:val="36"/>
        </w:numPr>
        <w:ind w:left="284"/>
      </w:pPr>
      <w:r>
        <w:rPr>
          <w:lang w:val="vi-VN"/>
        </w:rPr>
        <w:t>Chatbot</w:t>
      </w:r>
      <w:r w:rsidR="005B3B23" w:rsidRPr="00700731">
        <w:rPr>
          <w:lang w:val="vi-VN"/>
        </w:rPr>
        <w:t xml:space="preserve"> xã hội: Được sử dụng trong các nền tảng mạng xã hội để tương tác với người dùng trong môi trường xã hội.</w:t>
      </w:r>
    </w:p>
    <w:p w14:paraId="18636638" w14:textId="256278CF" w:rsidR="000D0D7F" w:rsidRDefault="00BA6C44" w:rsidP="008E608E">
      <w:pPr>
        <w:pStyle w:val="Heading3"/>
      </w:pPr>
      <w:bookmarkStart w:id="27" w:name="_Toc143557038"/>
      <w:r>
        <w:t xml:space="preserve">Một số ứng dụng của </w:t>
      </w:r>
      <w:r w:rsidR="00B72FDD">
        <w:t>Chatbot</w:t>
      </w:r>
      <w:bookmarkEnd w:id="27"/>
    </w:p>
    <w:p w14:paraId="56BB9675" w14:textId="51E20078" w:rsidR="00783B77" w:rsidRDefault="00BE4FD8" w:rsidP="00783B77">
      <w:pPr>
        <w:pStyle w:val="ListParagraph"/>
        <w:numPr>
          <w:ilvl w:val="0"/>
          <w:numId w:val="32"/>
        </w:numPr>
        <w:rPr>
          <w:lang w:val="vi-VN"/>
        </w:rPr>
      </w:pPr>
      <w:r w:rsidRPr="00BE4FD8">
        <w:rPr>
          <w:lang w:val="vi-VN"/>
        </w:rPr>
        <w:t>Dịch vụ khách hàng: Chatbot có thể giúp cung cấp hỗ trợ tức thì cho các câu hỏi thường gặp và vấn đề kỹ thuật. Chúng có khả năng cung cấp thông tin, hướng dẫn sửa lỗi và giải quyết vấn đề của khách hàng.</w:t>
      </w:r>
    </w:p>
    <w:p w14:paraId="24A0A473" w14:textId="68F2C398" w:rsidR="00F85523" w:rsidRPr="00F85523" w:rsidRDefault="00F85523" w:rsidP="00F85523">
      <w:pPr>
        <w:ind w:firstLine="720"/>
        <w:rPr>
          <w:lang w:val="vi-VN"/>
        </w:rPr>
      </w:pPr>
      <w:r>
        <w:rPr>
          <w:lang w:val="vi-VN"/>
        </w:rPr>
        <w:t xml:space="preserve">Ví dụ: </w:t>
      </w:r>
      <w:r>
        <w:rPr>
          <w:lang w:val="vi-VN"/>
        </w:rPr>
        <w:fldChar w:fldCharType="begin"/>
      </w:r>
      <w:r>
        <w:rPr>
          <w:lang w:val="vi-VN"/>
        </w:rPr>
        <w:instrText xml:space="preserve"> ADDIN EN.CITE &lt;EndNote&gt;&lt;Cite&gt;&lt;Author&gt;Mursalzade&lt;/Author&gt;&lt;Year&gt;2022&lt;/Year&gt;&lt;RecNum&gt;11&lt;/RecNum&gt;&lt;DisplayText&gt;[2]&lt;/DisplayText&gt;&lt;record&gt;&lt;rec-number&gt;11&lt;/rec-number&gt;&lt;foreign-keys&gt;&lt;key app="EN" db-id="00tfrx2tgtw9waefddnp9rt8e05p5r2ea0z9" timestamp="1692522356"&gt;11&lt;/key&gt;&lt;/foreign-keys&gt;&lt;ref-type name="Web Page"&gt;12&lt;/ref-type&gt;&lt;contributors&gt;&lt;authors&gt;&lt;author&gt;Ruslan Mursalzade&lt;/author&gt;&lt;/authors&gt;&lt;/contributors&gt;&lt;titles&gt;&lt;title&gt;Introducing Answer Bot&lt;/title&gt;&lt;/titles&gt;&lt;dates&gt;&lt;year&gt;2022&lt;/year&gt;&lt;/dates&gt;&lt;urls&gt;&lt;related-urls&gt;&lt;url&gt;https://www.zendesk.com/blog/introducing-answer-bot/&lt;/url&gt;&lt;/related-urls&gt;&lt;/urls&gt;&lt;/record&gt;&lt;/Cite&gt;&lt;/EndNote&gt;</w:instrText>
      </w:r>
      <w:r>
        <w:rPr>
          <w:lang w:val="vi-VN"/>
        </w:rPr>
        <w:fldChar w:fldCharType="separate"/>
      </w:r>
      <w:r>
        <w:rPr>
          <w:noProof/>
          <w:lang w:val="vi-VN"/>
        </w:rPr>
        <w:t>[</w:t>
      </w:r>
      <w:hyperlink w:anchor="_ENREF_2" w:tooltip="Mursalzade, 2022 #11" w:history="1">
        <w:r w:rsidR="00DD0450">
          <w:rPr>
            <w:noProof/>
            <w:lang w:val="vi-VN"/>
          </w:rPr>
          <w:t>2</w:t>
        </w:r>
      </w:hyperlink>
      <w:r>
        <w:rPr>
          <w:noProof/>
          <w:lang w:val="vi-VN"/>
        </w:rPr>
        <w:t>]</w:t>
      </w:r>
      <w:r>
        <w:rPr>
          <w:lang w:val="vi-VN"/>
        </w:rPr>
        <w:fldChar w:fldCharType="end"/>
      </w:r>
      <w:r>
        <w:rPr>
          <w:lang w:val="vi-VN"/>
        </w:rPr>
        <w:t xml:space="preserve"> </w:t>
      </w:r>
      <w:r w:rsidRPr="00F85523">
        <w:rPr>
          <w:lang w:val="vi-VN"/>
        </w:rPr>
        <w:t>Answer Bot là một chatbot hỗ trợ khách hàng được tích hợp vào hệ thống Zendesk. Khi khách hàng gửi một câu hỏi, Answer Bot sẽ tự động tìm kiếm trong cơ sở dữ liệu hỗ trợ để cung cấp câu trả lời thích hợp</w:t>
      </w:r>
    </w:p>
    <w:p w14:paraId="03529682" w14:textId="77777777" w:rsidR="00BE4FD8" w:rsidRDefault="00BE4FD8" w:rsidP="00BE4FD8">
      <w:pPr>
        <w:pStyle w:val="ListParagraph"/>
        <w:numPr>
          <w:ilvl w:val="0"/>
          <w:numId w:val="32"/>
        </w:numPr>
        <w:rPr>
          <w:lang w:val="vi-VN"/>
        </w:rPr>
      </w:pPr>
      <w:r w:rsidRPr="00BE4FD8">
        <w:rPr>
          <w:lang w:val="vi-VN"/>
        </w:rPr>
        <w:t>Bán hàng và Thương mại điện tử: Chatbot có thể giúp tư vấn sản phẩm, giải đáp câu hỏi về thông tin sản phẩm, quy trình đặt hàng và thanh toán, tạo ra trải nghiệm mua sắm trực tuyến thuận tiện.</w:t>
      </w:r>
    </w:p>
    <w:p w14:paraId="41AE07B9" w14:textId="36A98B3E" w:rsidR="00BE4FD8" w:rsidRPr="00BE4FD8" w:rsidRDefault="00BE4FD8" w:rsidP="00783B77">
      <w:pPr>
        <w:ind w:firstLine="720"/>
        <w:rPr>
          <w:lang w:val="vi-VN"/>
        </w:rPr>
      </w:pPr>
      <w:r>
        <w:rPr>
          <w:lang w:val="vi-VN"/>
        </w:rPr>
        <w:t xml:space="preserve">Ví dụ: </w:t>
      </w:r>
      <w:r w:rsidR="000E4F87">
        <w:rPr>
          <w:lang w:val="vi-VN"/>
        </w:rPr>
        <w:fldChar w:fldCharType="begin"/>
      </w:r>
      <w:r w:rsidR="00F85523">
        <w:rPr>
          <w:lang w:val="vi-VN"/>
        </w:rPr>
        <w:instrText xml:space="preserve"> ADDIN EN.CITE &lt;EndNote&gt;&lt;Cite&gt;&lt;Author&gt;Singapore&lt;/Author&gt;&lt;Year&gt;2023&lt;/Year&gt;&lt;RecNum&gt;4&lt;/RecNum&gt;&lt;DisplayText&gt;[3]&lt;/DisplayText&gt;&lt;record&gt;&lt;rec-number&gt;4&lt;/rec-number&gt;&lt;foreign-keys&gt;&lt;key app="EN" db-id="00tfrx2tgtw9waefddnp9rt8e05p5r2ea0z9" timestamp="1692520291"&gt;4&lt;/key&gt;&lt;/foreign-keys&gt;&lt;ref-type name="Web Page"&gt;12&lt;/ref-type&gt;&lt;contributors&gt;&lt;authors&gt;&lt;author&gt;Sephora Singapore&lt;/author&gt;&lt;/authors&gt;&lt;/contributors&gt;&lt;titles&gt;&lt;title&gt;Sephora Virtual Artist | Sephora Singapore&lt;/title&gt;&lt;/titles&gt;&lt;dates&gt;&lt;year&gt;2023&lt;/year&gt;&lt;/dates&gt;&lt;urls&gt;&lt;related-urls&gt;&lt;url&gt;https://www.sephora.sg/pages/virtual-artist&lt;/url&gt;&lt;/related-urls&gt;&lt;/urls&gt;&lt;/record&gt;&lt;/Cite&gt;&lt;/EndNote&gt;</w:instrText>
      </w:r>
      <w:r w:rsidR="000E4F87">
        <w:rPr>
          <w:lang w:val="vi-VN"/>
        </w:rPr>
        <w:fldChar w:fldCharType="separate"/>
      </w:r>
      <w:r w:rsidR="00F85523">
        <w:rPr>
          <w:noProof/>
          <w:lang w:val="vi-VN"/>
        </w:rPr>
        <w:t>[</w:t>
      </w:r>
      <w:hyperlink w:anchor="_ENREF_3" w:tooltip="Singapore, 2023 #4" w:history="1">
        <w:r w:rsidR="00DD0450">
          <w:rPr>
            <w:noProof/>
            <w:lang w:val="vi-VN"/>
          </w:rPr>
          <w:t>3</w:t>
        </w:r>
      </w:hyperlink>
      <w:r w:rsidR="00F85523">
        <w:rPr>
          <w:noProof/>
          <w:lang w:val="vi-VN"/>
        </w:rPr>
        <w:t>]</w:t>
      </w:r>
      <w:r w:rsidR="000E4F87">
        <w:rPr>
          <w:lang w:val="vi-VN"/>
        </w:rPr>
        <w:fldChar w:fldCharType="end"/>
      </w:r>
      <w:r w:rsidR="000E4F87">
        <w:rPr>
          <w:lang w:val="vi-VN"/>
        </w:rPr>
        <w:t xml:space="preserve"> </w:t>
      </w:r>
      <w:r w:rsidRPr="00BE4FD8">
        <w:rPr>
          <w:lang w:val="vi-VN"/>
        </w:rPr>
        <w:t>Sephora Virtual Artist là một chatbot cho phép người dùng thử nghiệm mỹ phẩm ảo trên khuôn mặt của họ thông qua camera điện thoại, giúp họ chọn sản phẩm mỹ phẩm phù hợp.</w:t>
      </w:r>
    </w:p>
    <w:p w14:paraId="6AB75E26" w14:textId="0E119C47" w:rsidR="00783B77" w:rsidRPr="00783B77" w:rsidRDefault="00BE4FD8" w:rsidP="00783B77">
      <w:pPr>
        <w:pStyle w:val="ListParagraph"/>
        <w:numPr>
          <w:ilvl w:val="0"/>
          <w:numId w:val="32"/>
        </w:numPr>
        <w:rPr>
          <w:lang w:val="vi-VN"/>
        </w:rPr>
      </w:pPr>
      <w:r w:rsidRPr="00BE4FD8">
        <w:rPr>
          <w:lang w:val="vi-VN"/>
        </w:rPr>
        <w:lastRenderedPageBreak/>
        <w:t>Lĩnh vực Sức khỏe: Chatbot có thể cung cấp thông tin về triệu chứng bệnh, chế độ dinh dưỡng, lời khuyên về sức khỏe và thậm chí lên lịch hẹn với bác sĩ.</w:t>
      </w:r>
    </w:p>
    <w:p w14:paraId="5240B015" w14:textId="33548D23" w:rsidR="00783B77" w:rsidRPr="00783B77" w:rsidRDefault="00783B77" w:rsidP="00783B77">
      <w:pPr>
        <w:ind w:firstLine="720"/>
        <w:rPr>
          <w:lang w:val="vi-VN"/>
        </w:rPr>
      </w:pPr>
      <w:r w:rsidRPr="00783B77">
        <w:rPr>
          <w:lang w:val="vi-VN"/>
        </w:rPr>
        <w:t xml:space="preserve">Ví dụ: </w:t>
      </w:r>
      <w:r w:rsidRPr="00783B77">
        <w:rPr>
          <w:lang w:val="vi-VN"/>
        </w:rPr>
        <w:fldChar w:fldCharType="begin"/>
      </w:r>
      <w:r w:rsidR="00F85523">
        <w:rPr>
          <w:lang w:val="vi-VN"/>
        </w:rPr>
        <w:instrText xml:space="preserve"> ADDIN EN.CITE &lt;EndNote&gt;&lt;Cite&gt;&lt;RecNum&gt;5&lt;/RecNum&gt;&lt;DisplayText&gt;[4]&lt;/DisplayText&gt;&lt;record&gt;&lt;rec-number&gt;5&lt;/rec-number&gt;&lt;foreign-keys&gt;&lt;key app="EN" db-id="00tfrx2tgtw9waefddnp9rt8e05p5r2ea0z9" timestamp="1692520699"&gt;5&lt;/key&gt;&lt;/foreign-keys&gt;&lt;ref-type name="Web Page"&gt;12&lt;/ref-type&gt;&lt;contributors&gt;&lt;/contributors&gt;&lt;titles&gt;&lt;title&gt;Babylon&lt;/title&gt;&lt;/titles&gt;&lt;dates&gt;&lt;/dates&gt;&lt;urls&gt;&lt;related-urls&gt;&lt;url&gt;https://www.babylonhealth.com/&lt;/url&gt;&lt;/related-urls&gt;&lt;/urls&gt;&lt;/record&gt;&lt;/Cite&gt;&lt;/EndNote&gt;</w:instrText>
      </w:r>
      <w:r w:rsidRPr="00783B77">
        <w:rPr>
          <w:lang w:val="vi-VN"/>
        </w:rPr>
        <w:fldChar w:fldCharType="separate"/>
      </w:r>
      <w:r w:rsidR="00F85523">
        <w:rPr>
          <w:noProof/>
          <w:lang w:val="vi-VN"/>
        </w:rPr>
        <w:t>[</w:t>
      </w:r>
      <w:hyperlink w:anchor="_ENREF_4" w:tooltip=",  #5" w:history="1">
        <w:r w:rsidR="00DD0450">
          <w:rPr>
            <w:noProof/>
            <w:lang w:val="vi-VN"/>
          </w:rPr>
          <w:t>4</w:t>
        </w:r>
      </w:hyperlink>
      <w:r w:rsidR="00F85523">
        <w:rPr>
          <w:noProof/>
          <w:lang w:val="vi-VN"/>
        </w:rPr>
        <w:t>]</w:t>
      </w:r>
      <w:r w:rsidRPr="00783B77">
        <w:rPr>
          <w:lang w:val="vi-VN"/>
        </w:rPr>
        <w:fldChar w:fldCharType="end"/>
      </w:r>
      <w:r w:rsidRPr="00783B77">
        <w:rPr>
          <w:lang w:val="vi-VN"/>
        </w:rPr>
        <w:t xml:space="preserve"> Babylon Health là một ứng dụng hỗ trợ sức khỏe cá nhân có chatbot tích hợp, giúp người dùng tư vấn về triệu chứng bệnh, đặt lịch hẹn với bác sĩ và cung cấp lời khuyên về sức khỏe</w:t>
      </w:r>
    </w:p>
    <w:p w14:paraId="3A64F106" w14:textId="77777777" w:rsidR="00BE4FD8" w:rsidRDefault="00BE4FD8" w:rsidP="00BE4FD8">
      <w:pPr>
        <w:pStyle w:val="ListParagraph"/>
        <w:numPr>
          <w:ilvl w:val="0"/>
          <w:numId w:val="32"/>
        </w:numPr>
        <w:rPr>
          <w:lang w:val="vi-VN"/>
        </w:rPr>
      </w:pPr>
      <w:r w:rsidRPr="00BE4FD8">
        <w:rPr>
          <w:lang w:val="vi-VN"/>
        </w:rPr>
        <w:t>Ngân hàng và Tài chính: Chatbot có thể cung cấp thông tin về tài khoản, giao dịch, lãi suất, và thậm chí thực hiện một số giao dịch cơ bản như chuyển khoản.</w:t>
      </w:r>
    </w:p>
    <w:p w14:paraId="674F4F61" w14:textId="0F9D2F3C" w:rsidR="00783B77" w:rsidRPr="00783B77" w:rsidRDefault="00783B77" w:rsidP="00783B77">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2023&lt;/Year&gt;&lt;RecNum&gt;6&lt;/RecNum&gt;&lt;DisplayText&gt;[5]&lt;/DisplayText&gt;&lt;record&gt;&lt;rec-number&gt;6&lt;/rec-number&gt;&lt;foreign-keys&gt;&lt;key app="EN" db-id="00tfrx2tgtw9waefddnp9rt8e05p5r2ea0z9" timestamp="1692520907"&gt;6&lt;/key&gt;&lt;/foreign-keys&gt;&lt;ref-type name="Web Page"&gt;12&lt;/ref-type&gt;&lt;contributors&gt;&lt;/contributors&gt;&lt;titles&gt;&lt;title&gt;&lt;style face="normal" font="default" size="100%"&gt;Erica&lt;/style&gt;&lt;style face="normal" font="default" charset="163" size="100%"&gt; - Bank of America Mobile Banking app&lt;/style&gt;&lt;/title&gt;&lt;/titles&gt;&lt;dates&gt;&lt;year&gt;2023&lt;/year&gt;&lt;/dates&gt;&lt;urls&gt;&lt;related-urls&gt;&lt;url&gt;https://promotions.bankofamerica.com/digitalbanking/mobilebanking/erica&lt;/url&gt;&lt;/related-urls&gt;&lt;/urls&gt;&lt;/record&gt;&lt;/Cite&gt;&lt;/EndNote&gt;</w:instrText>
      </w:r>
      <w:r>
        <w:rPr>
          <w:lang w:val="vi-VN"/>
        </w:rPr>
        <w:fldChar w:fldCharType="separate"/>
      </w:r>
      <w:r w:rsidR="00F85523">
        <w:rPr>
          <w:noProof/>
          <w:lang w:val="vi-VN"/>
        </w:rPr>
        <w:t>[</w:t>
      </w:r>
      <w:hyperlink w:anchor="_ENREF_5" w:tooltip=", 2023 #6" w:history="1">
        <w:r w:rsidR="00DD0450">
          <w:rPr>
            <w:noProof/>
            <w:lang w:val="vi-VN"/>
          </w:rPr>
          <w:t>5</w:t>
        </w:r>
      </w:hyperlink>
      <w:r w:rsidR="00F85523">
        <w:rPr>
          <w:noProof/>
          <w:lang w:val="vi-VN"/>
        </w:rPr>
        <w:t>]</w:t>
      </w:r>
      <w:r>
        <w:rPr>
          <w:lang w:val="vi-VN"/>
        </w:rPr>
        <w:fldChar w:fldCharType="end"/>
      </w:r>
      <w:r>
        <w:rPr>
          <w:lang w:val="vi-VN"/>
        </w:rPr>
        <w:t xml:space="preserve"> </w:t>
      </w:r>
      <w:r w:rsidRPr="00783B77">
        <w:rPr>
          <w:lang w:val="vi-VN"/>
        </w:rPr>
        <w:t>Erica là chatbot của Bank of America, giúp người dùng kiểm tra số dư tài khoản, thực hiện chuyển khoản, đặt lịch hẹn với chuyên viên tài chính và cung cấp thông tin về tài chính cá nhân.</w:t>
      </w:r>
    </w:p>
    <w:p w14:paraId="4D7F47A0" w14:textId="77777777" w:rsidR="00BE4FD8" w:rsidRDefault="00BE4FD8" w:rsidP="00BE4FD8">
      <w:pPr>
        <w:pStyle w:val="ListParagraph"/>
        <w:numPr>
          <w:ilvl w:val="0"/>
          <w:numId w:val="32"/>
        </w:numPr>
        <w:rPr>
          <w:lang w:val="vi-VN"/>
        </w:rPr>
      </w:pPr>
      <w:r w:rsidRPr="00BE4FD8">
        <w:rPr>
          <w:lang w:val="vi-VN"/>
        </w:rPr>
        <w:t>Giáo dục: Chatbot có thể giúp đáp án các câu hỏi học tập, cung cấp tài liệu tham khảo, hướng dẫn về chương trình học, và cung cấp hỗ trợ cho việc học từ xa.</w:t>
      </w:r>
    </w:p>
    <w:p w14:paraId="0DB02033" w14:textId="01B7E7D3" w:rsidR="00783B77" w:rsidRPr="00783B77" w:rsidRDefault="00783B77" w:rsidP="000B68C0">
      <w:pPr>
        <w:ind w:firstLine="720"/>
        <w:rPr>
          <w:lang w:val="vi-VN"/>
        </w:rPr>
      </w:pPr>
      <w:r>
        <w:rPr>
          <w:lang w:val="vi-VN"/>
        </w:rPr>
        <w:t xml:space="preserve">Ví dụ: </w:t>
      </w:r>
      <w:r w:rsidRPr="00783B77">
        <w:rPr>
          <w:lang w:val="vi-VN"/>
        </w:rPr>
        <w:t>Duolingo sử dụng chatbot trong quá trình học ngôn ngữ. Người dùng có thể tương tác với các chatbot để thực hành giao tiếp và rèn luyện khả năng ngôn ngữ</w:t>
      </w:r>
    </w:p>
    <w:p w14:paraId="26EB93CD" w14:textId="77777777" w:rsidR="00BE4FD8" w:rsidRDefault="00BE4FD8" w:rsidP="00BE4FD8">
      <w:pPr>
        <w:pStyle w:val="ListParagraph"/>
        <w:numPr>
          <w:ilvl w:val="0"/>
          <w:numId w:val="32"/>
        </w:numPr>
        <w:rPr>
          <w:lang w:val="vi-VN"/>
        </w:rPr>
      </w:pPr>
      <w:r w:rsidRPr="00BE4FD8">
        <w:rPr>
          <w:lang w:val="vi-VN"/>
        </w:rPr>
        <w:t>Lĩnh vực Du lịch: Chatbot có thể tư vấn về điểm đến, đặt vé máy bay, đặt khách sạn, và cung cấp thông tin về lịch trình du lịch.</w:t>
      </w:r>
    </w:p>
    <w:p w14:paraId="76EDC63D" w14:textId="7894793B" w:rsidR="009529F0" w:rsidRPr="009529F0" w:rsidRDefault="009529F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4, 2023&lt;/Year&gt;&lt;RecNum&gt;7&lt;/RecNum&gt;&lt;DisplayText&gt;[6]&lt;/DisplayText&gt;&lt;record&gt;&lt;rec-number&gt;7&lt;/rec-number&gt;&lt;foreign-keys&gt;&lt;key app="EN" db-id="00tfrx2tgtw9waefddnp9rt8e05p5r2ea0z9" timestamp="1692521284"&gt;7&lt;/key&gt;&lt;/foreign-keys&gt;&lt;ref-type name="Web Page"&gt;12&lt;/ref-type&gt;&lt;contributors&gt;&lt;/contributors&gt;&lt;titles&gt;&lt;title&gt;Expedia launches conversational trip planning powered by ChatGPT to inspire members to dream about travel in new ways&lt;/title&gt;&lt;/titles&gt;&lt;dates&gt;&lt;year&gt;4, 2023&lt;/year&gt;&lt;/dates&gt;&lt;urls&gt;&lt;related-urls&gt;&lt;url&gt;https://www.expediagroup.com/investors/news-and-events/financial-releases/news/news-details/2023/Chatgpt-Wrote-This-Press-Release--No-It-Didnt-But-It-Can-Now-Assist-With-Travel-Planning-In-The-Expedia-App/default.aspx&lt;/url&gt;&lt;/related-urls&gt;&lt;/urls&gt;&lt;/record&gt;&lt;/Cite&gt;&lt;/EndNote&gt;</w:instrText>
      </w:r>
      <w:r>
        <w:rPr>
          <w:lang w:val="vi-VN"/>
        </w:rPr>
        <w:fldChar w:fldCharType="separate"/>
      </w:r>
      <w:r w:rsidR="00F85523">
        <w:rPr>
          <w:noProof/>
          <w:lang w:val="vi-VN"/>
        </w:rPr>
        <w:t>[</w:t>
      </w:r>
      <w:hyperlink w:anchor="_ENREF_6" w:tooltip=", 4, 2023 #7" w:history="1">
        <w:r w:rsidR="00DD0450">
          <w:rPr>
            <w:noProof/>
            <w:lang w:val="vi-VN"/>
          </w:rPr>
          <w:t>6</w:t>
        </w:r>
      </w:hyperlink>
      <w:r w:rsidR="00F85523">
        <w:rPr>
          <w:noProof/>
          <w:lang w:val="vi-VN"/>
        </w:rPr>
        <w:t>]</w:t>
      </w:r>
      <w:r>
        <w:rPr>
          <w:lang w:val="vi-VN"/>
        </w:rPr>
        <w:fldChar w:fldCharType="end"/>
      </w:r>
      <w:r>
        <w:rPr>
          <w:lang w:val="vi-VN"/>
        </w:rPr>
        <w:t xml:space="preserve"> </w:t>
      </w:r>
      <w:r w:rsidRPr="009529F0">
        <w:rPr>
          <w:lang w:val="vi-VN"/>
        </w:rPr>
        <w:t>Expedia sử dụng ChatGPT trong ứng dụng di động của họ để hỗ trợ người dùng tìm kiếm thông tin về chỗ ở, vé máy bay, và lựa chọn điểm đến du lịch.</w:t>
      </w:r>
    </w:p>
    <w:p w14:paraId="3691EEAC" w14:textId="77777777" w:rsidR="00BE4FD8" w:rsidRDefault="00BE4FD8" w:rsidP="00BE4FD8">
      <w:pPr>
        <w:pStyle w:val="ListParagraph"/>
        <w:numPr>
          <w:ilvl w:val="0"/>
          <w:numId w:val="32"/>
        </w:numPr>
        <w:rPr>
          <w:lang w:val="vi-VN"/>
        </w:rPr>
      </w:pPr>
      <w:r w:rsidRPr="00BE4FD8">
        <w:rPr>
          <w:lang w:val="vi-VN"/>
        </w:rPr>
        <w:t>Lĩnh vực Nhân sự: Chatbot có thể thực hiện vòng phỏng vấn sơ bộ, giúp tìm kiếm và tuyển dụng ứng viên, cung cấp thông tin về chính sách nhân sự và quy trình làm việc trong công ty.</w:t>
      </w:r>
    </w:p>
    <w:p w14:paraId="41705F69" w14:textId="3DA9BCB6" w:rsidR="000B68C0" w:rsidRPr="000B68C0" w:rsidRDefault="000B68C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Author&gt;Johnson&lt;/Author&gt;&lt;Year&gt;2016&lt;/Year&gt;&lt;RecNum&gt;8&lt;/RecNum&gt;&lt;DisplayText&gt;[7]&lt;/DisplayText&gt;&lt;record&gt;&lt;rec-number&gt;8&lt;/rec-number&gt;&lt;foreign-keys&gt;&lt;key app="EN" db-id="00tfrx2tgtw9waefddnp9rt8e05p5r2ea0z9" timestamp="1692521425"&gt;8&lt;/key&gt;&lt;/foreign-keys&gt;&lt;ref-type name="Web Page"&gt;12&lt;/ref-type&gt;&lt;contributors&gt;&lt;authors&gt;&lt;author&gt;Khari Johnson&lt;/author&gt;&lt;/authors&gt;&lt;/contributors&gt;&lt;titles&gt;&lt;title&gt;Recruitment chatbot Mya automates 75% of hiring process&lt;/title&gt;&lt;/titles&gt;&lt;dates&gt;&lt;year&gt;2016&lt;/year&gt;&lt;/dates&gt;&lt;urls&gt;&lt;related-urls&gt;&lt;url&gt;https://venturebeat.com/business/recruitment-chatbot-mya-automates-75-of-hiring-process/&lt;/url&gt;&lt;/related-urls&gt;&lt;/urls&gt;&lt;/record&gt;&lt;/Cite&gt;&lt;/EndNote&gt;</w:instrText>
      </w:r>
      <w:r>
        <w:rPr>
          <w:lang w:val="vi-VN"/>
        </w:rPr>
        <w:fldChar w:fldCharType="separate"/>
      </w:r>
      <w:r w:rsidR="00F85523">
        <w:rPr>
          <w:noProof/>
          <w:lang w:val="vi-VN"/>
        </w:rPr>
        <w:t>[</w:t>
      </w:r>
      <w:hyperlink w:anchor="_ENREF_7" w:tooltip="Johnson, 2016 #8" w:history="1">
        <w:r w:rsidR="00DD0450">
          <w:rPr>
            <w:noProof/>
            <w:lang w:val="vi-VN"/>
          </w:rPr>
          <w:t>7</w:t>
        </w:r>
      </w:hyperlink>
      <w:r w:rsidR="00F85523">
        <w:rPr>
          <w:noProof/>
          <w:lang w:val="vi-VN"/>
        </w:rPr>
        <w:t>]</w:t>
      </w:r>
      <w:r>
        <w:rPr>
          <w:lang w:val="vi-VN"/>
        </w:rPr>
        <w:fldChar w:fldCharType="end"/>
      </w:r>
      <w:r>
        <w:rPr>
          <w:lang w:val="vi-VN"/>
        </w:rPr>
        <w:t xml:space="preserve"> </w:t>
      </w:r>
      <w:r w:rsidRPr="000B68C0">
        <w:rPr>
          <w:lang w:val="vi-VN"/>
        </w:rPr>
        <w:t>Mya là một chatbot dành cho quá trình tuyển dụng và nhân sự. Nó có khả năng tương tác với ứng viên, thu thập thông tin, và tự động lên lịch phỏng vấn.</w:t>
      </w:r>
    </w:p>
    <w:p w14:paraId="177E161A" w14:textId="77777777" w:rsidR="00BE4FD8" w:rsidRDefault="00BE4FD8" w:rsidP="00BE4FD8">
      <w:pPr>
        <w:pStyle w:val="ListParagraph"/>
        <w:numPr>
          <w:ilvl w:val="0"/>
          <w:numId w:val="32"/>
        </w:numPr>
        <w:rPr>
          <w:lang w:val="vi-VN"/>
        </w:rPr>
      </w:pPr>
      <w:r w:rsidRPr="00BE4FD8">
        <w:rPr>
          <w:lang w:val="vi-VN"/>
        </w:rPr>
        <w:t>Lĩnh vực Nghiên cứu thị trường: Chatbot có thể thực hiện khảo sát, thu thập dữ liệu từ người dùng về thị trường, xu hướng, và ý kiến về sản phẩm/dịch vụ.</w:t>
      </w:r>
    </w:p>
    <w:p w14:paraId="0C4A156A" w14:textId="6E4A1FAB" w:rsidR="00F85523" w:rsidRPr="00F85523" w:rsidRDefault="00F85523" w:rsidP="00F85523">
      <w:pPr>
        <w:rPr>
          <w:lang w:val="vi-VN"/>
        </w:rPr>
      </w:pPr>
      <w:r>
        <w:rPr>
          <w:lang w:val="vi-VN"/>
        </w:rPr>
        <w:lastRenderedPageBreak/>
        <w:t xml:space="preserve">Ví dụ: </w:t>
      </w:r>
      <w:r>
        <w:rPr>
          <w:lang w:val="vi-VN"/>
        </w:rPr>
        <w:fldChar w:fldCharType="begin"/>
      </w:r>
      <w:r>
        <w:rPr>
          <w:lang w:val="vi-VN"/>
        </w:rPr>
        <w:instrText xml:space="preserve"> ADDIN EN.CITE &lt;EndNote&gt;&lt;Cite&gt;&lt;Year&gt;2023&lt;/Year&gt;&lt;RecNum&gt;9&lt;/RecNum&gt;&lt;DisplayText&gt;[8]&lt;/DisplayText&gt;&lt;record&gt;&lt;rec-number&gt;9&lt;/rec-number&gt;&lt;foreign-keys&gt;&lt;key app="EN" db-id="00tfrx2tgtw9waefddnp9rt8e05p5r2ea0z9" timestamp="1692521616"&gt;9&lt;/key&gt;&lt;/foreign-keys&gt;&lt;ref-type name="Web Page"&gt;12&lt;/ref-type&gt;&lt;contributors&gt;&lt;/contributors&gt;&lt;titles&gt;&lt;title&gt;&lt;style face="normal" font="default" size="100%"&gt;Survey&lt;/style&gt;&lt;style face="normal" font="default" charset="163" size="100%"&gt; &lt;/style&gt;&lt;style face="normal" font="default" size="100%"&gt;Sparrow&lt;/style&gt;&lt;style face="normal" font="default" charset="163" size="100%"&gt; &lt;/style&gt;&lt;style face="normal" font="default" size="100%"&gt;Home&lt;/style&gt;&lt;style face="normal" font="default" charset="163" size="100%"&gt; &lt;/style&gt;&lt;style face="normal" font="default" size="100%"&gt;page&lt;/style&gt;&lt;/title&gt;&lt;/titles&gt;&lt;dates&gt;&lt;year&gt;2023&lt;/year&gt;&lt;/dates&gt;&lt;urls&gt;&lt;related-urls&gt;&lt;url&gt;https://surveysparrow.com/&lt;/url&gt;&lt;/related-urls&gt;&lt;/urls&gt;&lt;/record&gt;&lt;/Cite&gt;&lt;/EndNote&gt;</w:instrText>
      </w:r>
      <w:r>
        <w:rPr>
          <w:lang w:val="vi-VN"/>
        </w:rPr>
        <w:fldChar w:fldCharType="separate"/>
      </w:r>
      <w:r>
        <w:rPr>
          <w:noProof/>
          <w:lang w:val="vi-VN"/>
        </w:rPr>
        <w:t>[</w:t>
      </w:r>
      <w:hyperlink w:anchor="_ENREF_8" w:tooltip=", 2023 #9" w:history="1">
        <w:r w:rsidR="00DD0450">
          <w:rPr>
            <w:noProof/>
            <w:lang w:val="vi-VN"/>
          </w:rPr>
          <w:t>8</w:t>
        </w:r>
      </w:hyperlink>
      <w:r>
        <w:rPr>
          <w:noProof/>
          <w:lang w:val="vi-VN"/>
        </w:rPr>
        <w:t>]</w:t>
      </w:r>
      <w:r>
        <w:rPr>
          <w:lang w:val="vi-VN"/>
        </w:rPr>
        <w:fldChar w:fldCharType="end"/>
      </w:r>
      <w:r>
        <w:rPr>
          <w:lang w:val="vi-VN"/>
        </w:rPr>
        <w:t xml:space="preserve"> </w:t>
      </w:r>
      <w:r w:rsidRPr="00F85523">
        <w:rPr>
          <w:lang w:val="vi-VN"/>
        </w:rPr>
        <w:t>SurveySparrow cho phép người dùng tạo các khảo sát bằng chatbot, giúp tăng khả năng tham gia và cung cấp thông tin chính xác hơn về thị trường.</w:t>
      </w:r>
    </w:p>
    <w:p w14:paraId="5B22A036" w14:textId="77777777" w:rsidR="00BE4FD8" w:rsidRDefault="00BE4FD8" w:rsidP="00BE4FD8">
      <w:pPr>
        <w:pStyle w:val="ListParagraph"/>
        <w:numPr>
          <w:ilvl w:val="0"/>
          <w:numId w:val="32"/>
        </w:numPr>
        <w:rPr>
          <w:lang w:val="vi-VN"/>
        </w:rPr>
      </w:pPr>
      <w:r w:rsidRPr="00BE4FD8">
        <w:rPr>
          <w:lang w:val="vi-VN"/>
        </w:rPr>
        <w:t>Học tập trực tuyến: Chatbot có thể cung cấp bài giảng, lời giải cho bài tập, và hỗ trợ học tập cho sinh viên trong khóa học trực tuyến.</w:t>
      </w:r>
    </w:p>
    <w:p w14:paraId="6E4CB772" w14:textId="0A279995" w:rsidR="00F85523" w:rsidRPr="00F85523" w:rsidRDefault="00F85523" w:rsidP="00F85523">
      <w:pPr>
        <w:rPr>
          <w:lang w:val="vi-VN"/>
        </w:rPr>
      </w:pPr>
      <w:r>
        <w:rPr>
          <w:lang w:val="vi-VN"/>
        </w:rPr>
        <w:t xml:space="preserve">Ví dụ: </w:t>
      </w:r>
      <w:r w:rsidRPr="00F85523">
        <w:rPr>
          <w:lang w:val="vi-VN"/>
        </w:rPr>
        <w:t>Coursera sử dụng chatbot AI để cung cấp thông tin về khóa học, hỗ trợ học tập, và giải đáp câu hỏi của sinh viên trong thời gian thực.</w:t>
      </w:r>
    </w:p>
    <w:p w14:paraId="5AB20328" w14:textId="5A691D5E" w:rsidR="00BE4FD8" w:rsidRDefault="00BE4FD8" w:rsidP="00BE4FD8">
      <w:pPr>
        <w:pStyle w:val="ListParagraph"/>
        <w:numPr>
          <w:ilvl w:val="0"/>
          <w:numId w:val="32"/>
        </w:numPr>
        <w:rPr>
          <w:lang w:val="vi-VN"/>
        </w:rPr>
      </w:pPr>
      <w:r w:rsidRPr="00BE4FD8">
        <w:rPr>
          <w:lang w:val="vi-VN"/>
        </w:rPr>
        <w:t>Giải trí và Thư giãn: Chatbot có thể tương tác với người dùng qua việc chơi trò chơi, kể truyện, cung cấp gợi ý về phim và âm nhạc, giúp người dùng giải trí và thư giãn.</w:t>
      </w:r>
    </w:p>
    <w:p w14:paraId="26CEB603" w14:textId="1354C719" w:rsidR="00F85523" w:rsidRPr="00F85523" w:rsidRDefault="00F85523" w:rsidP="00F85523">
      <w:pPr>
        <w:rPr>
          <w:lang w:val="vi-VN"/>
        </w:rPr>
      </w:pPr>
      <w:r>
        <w:rPr>
          <w:lang w:val="vi-VN"/>
        </w:rPr>
        <w:t xml:space="preserve">Ví dụ: </w:t>
      </w:r>
      <w:r>
        <w:rPr>
          <w:lang w:val="vi-VN"/>
        </w:rPr>
        <w:fldChar w:fldCharType="begin"/>
      </w:r>
      <w:r>
        <w:rPr>
          <w:lang w:val="vi-VN"/>
        </w:rPr>
        <w:instrText xml:space="preserve"> ADDIN EN.CITE &lt;EndNote&gt;&lt;Cite&gt;&lt;Author&gt;Brown&lt;/Author&gt;&lt;Year&gt;2021&lt;/Year&gt;&lt;RecNum&gt;10&lt;/RecNum&gt;&lt;DisplayText&gt;[9]&lt;/DisplayText&gt;&lt;record&gt;&lt;rec-number&gt;10&lt;/rec-number&gt;&lt;foreign-keys&gt;&lt;key app="EN" db-id="00tfrx2tgtw9waefddnp9rt8e05p5r2ea0z9" timestamp="1692521841"&gt;10&lt;/key&gt;&lt;/foreign-keys&gt;&lt;ref-type name="Web Page"&gt;12&lt;/ref-type&gt;&lt;contributors&gt;&lt;authors&gt;&lt;author&gt;Karen Brown&lt;/author&gt;&lt;/authors&gt;&lt;/contributors&gt;&lt;titles&gt;&lt;title&gt;Something Bothering You? Tell It to Woebot.&lt;/title&gt;&lt;/titles&gt;&lt;dates&gt;&lt;year&gt;2021&lt;/year&gt;&lt;/dates&gt;&lt;urls&gt;&lt;related-urls&gt;&lt;url&gt;https://www.nytimes.com/2021/06/01/health/artificial-intelligence-therapy-woebot.html&lt;/url&gt;&lt;/related-urls&gt;&lt;/urls&gt;&lt;/record&gt;&lt;/Cite&gt;&lt;/EndNote&gt;</w:instrText>
      </w:r>
      <w:r>
        <w:rPr>
          <w:lang w:val="vi-VN"/>
        </w:rPr>
        <w:fldChar w:fldCharType="separate"/>
      </w:r>
      <w:r>
        <w:rPr>
          <w:noProof/>
          <w:lang w:val="vi-VN"/>
        </w:rPr>
        <w:t>[</w:t>
      </w:r>
      <w:hyperlink w:anchor="_ENREF_9" w:tooltip="Brown, 2021 #10" w:history="1">
        <w:r w:rsidR="00DD0450">
          <w:rPr>
            <w:noProof/>
            <w:lang w:val="vi-VN"/>
          </w:rPr>
          <w:t>9</w:t>
        </w:r>
      </w:hyperlink>
      <w:r>
        <w:rPr>
          <w:noProof/>
          <w:lang w:val="vi-VN"/>
        </w:rPr>
        <w:t>]</w:t>
      </w:r>
      <w:r>
        <w:rPr>
          <w:lang w:val="vi-VN"/>
        </w:rPr>
        <w:fldChar w:fldCharType="end"/>
      </w:r>
      <w:r>
        <w:rPr>
          <w:lang w:val="vi-VN"/>
        </w:rPr>
        <w:t xml:space="preserve"> </w:t>
      </w:r>
      <w:r w:rsidRPr="00F85523">
        <w:rPr>
          <w:lang w:val="vi-VN"/>
        </w:rPr>
        <w:t>Woebot là một chatbot dành cho hỗ trợ tâm lý và thư giãn. Nó sử dụng kỹ thuật dựa trên dữ liệu và tâm lý học để tương tác với người dùng và cung cấp lời khuyên về tâm lý</w:t>
      </w:r>
    </w:p>
    <w:p w14:paraId="3855333C" w14:textId="086A048B" w:rsidR="00BA6C44" w:rsidRDefault="006330D4" w:rsidP="006330D4">
      <w:pPr>
        <w:pStyle w:val="Heading2"/>
        <w:rPr>
          <w:lang w:val="vi-VN"/>
        </w:rPr>
      </w:pPr>
      <w:bookmarkStart w:id="28" w:name="_Toc143557039"/>
      <w:r w:rsidRPr="006330D4">
        <w:rPr>
          <w:lang w:val="vi-VN"/>
        </w:rPr>
        <w:t>Cơ sở lý thuyết về GPT</w:t>
      </w:r>
      <w:bookmarkEnd w:id="28"/>
      <w:r w:rsidRPr="006330D4">
        <w:rPr>
          <w:lang w:val="vi-VN"/>
        </w:rPr>
        <w:t xml:space="preserve"> </w:t>
      </w:r>
    </w:p>
    <w:p w14:paraId="379B43D0" w14:textId="77777777" w:rsidR="006330D4" w:rsidRDefault="006330D4" w:rsidP="006330D4">
      <w:pPr>
        <w:pStyle w:val="Heading3"/>
      </w:pPr>
      <w:bookmarkStart w:id="29" w:name="_Toc143557040"/>
      <w:r w:rsidRPr="006330D4">
        <w:t>GPT - Generative Pre-trained Transformer</w:t>
      </w:r>
      <w:bookmarkEnd w:id="29"/>
    </w:p>
    <w:p w14:paraId="5A85532F" w14:textId="77777777" w:rsidR="00671E9C" w:rsidRDefault="00671E9C" w:rsidP="00671E9C">
      <w:pPr>
        <w:pStyle w:val="Heading4"/>
      </w:pPr>
      <w:r w:rsidRPr="00671E9C">
        <w:t>Định nghĩa GPT và bối cảnh ra đời của nó trong lĩnh vực xử lý ngôn ngữ tự nhiên.</w:t>
      </w:r>
    </w:p>
    <w:p w14:paraId="03BB7D55" w14:textId="189F27AE" w:rsidR="00700731" w:rsidRDefault="00700731" w:rsidP="00700731">
      <w:pPr>
        <w:ind w:firstLine="720"/>
      </w:pPr>
      <w:r w:rsidRPr="00700731">
        <w:t>GPT là viết tắt của Generative Pre-trained Transformer, là một mô hình ngôn ngữ tự hồi quy (autoregressive) được phát triển bởi OpenAI – nơi tạo ra DALLE-2, trình chuyển văn bản thành hình ảnh (cũng là một mô hình GPT). ChatGPT và DALLE-2 được đào tạo trên cơ sở của GPT-3, phiên bản thứ ba của mô hình Generative AI được đào tạo dựa trên dữ liệu văn bản từ các nguồn trực tuyến như Wiki, các trang web, bài báo, sách…</w:t>
      </w:r>
    </w:p>
    <w:p w14:paraId="7CA2C1DB" w14:textId="21164C4C" w:rsidR="00700731" w:rsidRDefault="005309C6" w:rsidP="00700731">
      <w:pPr>
        <w:ind w:firstLine="720"/>
      </w:pPr>
      <w:r>
        <w:fldChar w:fldCharType="begin"/>
      </w:r>
      <w:r>
        <w:instrText xml:space="preserve"> ADDIN EN.CITE &lt;EndNote&gt;&lt;Cite&gt;&lt;Author&gt;Hưng&lt;/Author&gt;&lt;Year&gt;2023&lt;/Year&gt;&lt;RecNum&gt;12&lt;/RecNum&gt;&lt;DisplayText&gt;[10]&lt;/DisplayText&gt;&lt;record&gt;&lt;rec-number&gt;12&lt;/rec-number&gt;&lt;foreign-keys&gt;&lt;key app="EN" db-id="00tfrx2tgtw9waefddnp9rt8e05p5r2ea0z9" timestamp="1692523366"&gt;12&lt;/key&gt;&lt;/foreign-keys&gt;&lt;ref-type name="Web Page"&gt;12&lt;/ref-type&gt;&lt;contributors&gt;&lt;authors&gt;&lt;author&gt;&lt;style face="normal" font="default" charset="238" size="100%"&gt;Đ&lt;/style&gt;&lt;style face="normal" font="default" charset="163" size="100%"&gt;ỗ &lt;/style&gt;&lt;style face="normal" font="default" size="100%"&gt;H&lt;/style&gt;&lt;style face="normal" font="default" charset="238" size="100%"&gt;ư&lt;/style&gt;&lt;style face="normal" font="default" size="100%"&gt;ng&lt;/style&gt;&lt;/author&gt;&lt;/authors&gt;&lt;/contributors&gt;&lt;titles&gt;&lt;title&gt;&lt;style face="normal" font="default" size="100%"&gt;ChatGPT: Nh&lt;/style&gt;&lt;style face="normal" font="default" charset="163" size="100%"&gt;ững quan &lt;/style&gt;&lt;style face="normal" font="default" charset="238" size="100%"&gt;đi&lt;/style&gt;&lt;style face="normal" font="default" charset="163" size="100%"&gt;ểm &amp;quot;s&lt;/style&gt;&lt;style face="normal" font="default" size="100%"&gt;áng&amp;quot; và &amp;quot;t&lt;/style&gt;&lt;style face="normal" font="default" charset="163" size="100%"&gt;ối&amp;quot; trong qu&lt;/style&gt;&lt;style face="normal" font="default" size="100%"&gt;á trình “t&lt;/style&gt;&lt;style face="normal" font="default" charset="163" size="100%"&gt;ự &lt;/style&gt;&lt;style face="normal" font="default" charset="238" size="100%"&gt;đ&lt;/style&gt;&lt;style face="normal" font="default" charset="163" size="100%"&gt;ộng ho&lt;/style&gt;&lt;style face="normal" font="default" size="100%"&gt;á” tri th&lt;/style&gt;&lt;style face="normal" font="default" charset="163" size="100%"&gt;ức&lt;/style&gt;&lt;/title&gt;&lt;/titles&gt;&lt;dates&gt;&lt;year&gt;2023&lt;/year&gt;&lt;/dates&gt;&lt;urls&gt;&lt;related-urls&gt;&lt;url&gt;https://ictvietnam.vn/chatgpt-nhung-quan-diem-sang-va-toi-trong-qua-trinh-tu-dong-hoa-tri-thuc-56494.html&lt;/url&gt;&lt;/related-urls&gt;&lt;/urls&gt;&lt;/record&gt;&lt;/Cite&gt;&lt;/EndNote&gt;</w:instrText>
      </w:r>
      <w:r>
        <w:fldChar w:fldCharType="separate"/>
      </w:r>
      <w:r>
        <w:rPr>
          <w:noProof/>
        </w:rPr>
        <w:t>[</w:t>
      </w:r>
      <w:hyperlink w:anchor="_ENREF_10" w:tooltip="Hưng, 2023 #12" w:history="1">
        <w:r w:rsidR="00DD0450">
          <w:rPr>
            <w:noProof/>
          </w:rPr>
          <w:t>10</w:t>
        </w:r>
      </w:hyperlink>
      <w:r>
        <w:rPr>
          <w:noProof/>
        </w:rPr>
        <w:t>]</w:t>
      </w:r>
      <w:r>
        <w:fldChar w:fldCharType="end"/>
      </w:r>
      <w:r>
        <w:rPr>
          <w:lang w:val="vi-VN"/>
        </w:rPr>
        <w:t xml:space="preserve"> </w:t>
      </w:r>
      <w:r w:rsidR="00700731" w:rsidRPr="00700731">
        <w:t xml:space="preserve">Theo TS. Đặng Minh Tuấn, người đứng đầu Lab Blockchain tại PTIT và là Viện trưởng của Viện nghiên cứu Ứng dụng công nghệ CMC, việc ra đời của ChatGPT </w:t>
      </w:r>
      <w:r w:rsidR="00700731" w:rsidRPr="00700731">
        <w:lastRenderedPageBreak/>
        <w:t>thể hiện sự cần thiết không thể tránh trong bối cảnh công nghệ thông tin đang phát triển mạnh mẽ hiện nay.</w:t>
      </w:r>
    </w:p>
    <w:p w14:paraId="1923227F" w14:textId="77777777" w:rsidR="00B72FDD" w:rsidRDefault="00B72FDD" w:rsidP="00B72FDD">
      <w:pPr>
        <w:ind w:firstLine="720"/>
      </w:pPr>
      <w:r>
        <w:t>GPT-1 (2018): GPT-1, phiên bản đầu tiên của GPT, đã ra mắt vào năm 2018. Mặc dù có khả năng tạo ra văn bản tự nhiên và trả lời các câu hỏi một cách logic, nhưng nó vẫn có những hạn chế về độ chính xác và hiểu biết ngôn ngữ. Tuy vậy, GPT-1 đã tạo ra sự chú ý đáng kể và đánh dấu sự bắt đầu của cuộc hành trình phát triển của Chat GPT.</w:t>
      </w:r>
    </w:p>
    <w:p w14:paraId="37536BBE" w14:textId="77777777" w:rsidR="00B72FDD" w:rsidRDefault="00B72FDD" w:rsidP="00B72FDD">
      <w:pPr>
        <w:ind w:firstLine="720"/>
      </w:pPr>
      <w:r>
        <w:t>GPT-2 (2019): Phiên bản GPT-2 tiếp theo được công bố vào năm 2019. Với hơn 1,5 tỷ tham số, GPT-2 đã nâng cao đáng kể khả năng tạo ra văn bản tự nhiên và giao tiếp với con người. GPT-2 đạt được độ chính xác cao hơn so với phiên bản trước đó, thu hút sự quan tâm của cộng đồng trí tuệ nhân tạo.</w:t>
      </w:r>
    </w:p>
    <w:p w14:paraId="7359E54E" w14:textId="77777777" w:rsidR="00B72FDD" w:rsidRDefault="00B72FDD" w:rsidP="00B72FDD">
      <w:pPr>
        <w:ind w:firstLine="720"/>
      </w:pPr>
      <w:r>
        <w:t>GPT-3 (2020): GPT-3 đã gây ra một cú sốc lớn trong lĩnh vực trí tuệ nhân tạo khi ra mắt vào năm 2020. Với hơn 175 tỷ tham số, GPT-3 trở thành một trong những mô hình mạng nơ-ron lớn nhất và mạnh mẽ nhất từ trước đến nay. Khả năng linh hoạt của GPT-3 cho phép nó thực hiện nhiều tác vụ khác nhau, từ tạo văn bản tự nhiên đến giải quyết các vấn đề phức tạp.</w:t>
      </w:r>
    </w:p>
    <w:p w14:paraId="65051DBA" w14:textId="77777777" w:rsidR="00B72FDD" w:rsidRDefault="00B72FDD" w:rsidP="00B72FDD">
      <w:pPr>
        <w:ind w:firstLine="720"/>
      </w:pPr>
      <w:r>
        <w:t>Chat GPT-3.5: Chat GPT-3.5 là phiên bản mới nhất và mạnh mẽ của GPT, phát triển bởi OpenAI. Mô hình này có khả năng xử lý và hiểu ngôn ngữ tự nhiên với mức độ chân thực cao. Với khả năng hiểu ngữ cảnh, Chat GPT-3.5 có thể tạo ra văn bản tự nhiên và chính xác, đáp ứng các câu hỏi, cung cấp thông tin, thậm chí tạo nội dung mới.</w:t>
      </w:r>
    </w:p>
    <w:p w14:paraId="2F69CC95" w14:textId="11732726" w:rsidR="00DD0450" w:rsidRDefault="00DD0450" w:rsidP="00B72FDD">
      <w:pPr>
        <w:ind w:firstLine="720"/>
      </w:pPr>
      <w:r w:rsidRPr="00DD0450">
        <w:t>GPT đặc biệt ấn tượng với khả năng học từ dữ liệu không gian mẫu ngôn ngữ lớn và chuyển giao kiến thức này cho các tác vụ cụ thể. Mô hình này thường được "pre-trained" trước đó trên một lượng lớn văn bản để học cấu trúc ngôn ngữ và kiến thức tổng quát. Sau đó, nó có thể được "fine-tuned" trên các nhiệm vụ cụ thể như phân loại văn bản, tạo nội dung, hay trả lời câu hỏi.</w:t>
      </w:r>
    </w:p>
    <w:p w14:paraId="3C3525C8" w14:textId="4AA5E0EA" w:rsidR="00DD0450" w:rsidRDefault="00DD0450" w:rsidP="00DD0450">
      <w:pPr>
        <w:pStyle w:val="Heading3"/>
      </w:pPr>
      <w:bookmarkStart w:id="30" w:name="_Toc143557041"/>
      <w:r w:rsidRPr="00DD0450">
        <w:t>GPT và Mô Hình Transformer</w:t>
      </w:r>
      <w:bookmarkEnd w:id="30"/>
    </w:p>
    <w:p w14:paraId="05AD53C0" w14:textId="2FD6F07F" w:rsidR="00DD0450" w:rsidRPr="00DD0450" w:rsidRDefault="00DD0450" w:rsidP="00DD0450">
      <w:pPr>
        <w:ind w:firstLine="720"/>
        <w:rPr>
          <w:lang w:val="en-GB"/>
        </w:rPr>
      </w:pPr>
      <w:r w:rsidRPr="00DD0450">
        <w:rPr>
          <w:lang w:val="en-GB"/>
        </w:rPr>
        <w:lastRenderedPageBreak/>
        <w:t>Transformer là một thuật toán mạnh mẽ cho xử lý bảng dữ liệu liên tục (sequence data) trong Deep Learning. Nó được giới thiệu bởi Vaswani et al. trong bài báo</w:t>
      </w:r>
      <w:r>
        <w:rPr>
          <w:lang w:val="vi-VN"/>
        </w:rPr>
        <w:t xml:space="preserve"> </w:t>
      </w:r>
      <w:r>
        <w:rPr>
          <w:lang w:val="vi-VN"/>
        </w:rPr>
        <w:fldChar w:fldCharType="begin"/>
      </w:r>
      <w:r>
        <w:rPr>
          <w:lang w:val="vi-VN"/>
        </w:rPr>
        <w:instrText xml:space="preserve"> ADDIN EN.CITE &lt;EndNote&gt;&lt;Cite&gt;&lt;Author&gt;Ashish Vaswani&lt;/Author&gt;&lt;Year&gt;2017&lt;/Year&gt;&lt;RecNum&gt;14&lt;/RecNum&gt;&lt;DisplayText&gt;[11]&lt;/DisplayText&gt;&lt;record&gt;&lt;rec-number&gt;14&lt;/rec-number&gt;&lt;foreign-keys&gt;&lt;key app="EN" db-id="00tfrx2tgtw9waefddnp9rt8e05p5r2ea0z9" timestamp="1692631245"&gt;14&lt;/key&gt;&lt;/foreign-keys&gt;&lt;ref-type name="Journal Article"&gt;17&lt;/ref-type&gt;&lt;contributors&gt;&lt;authors&gt;&lt;author&gt;Ashish Vaswani, Noam Shazeer, Niki Parmar, Jakob Uszkoreit, Llion Jones, Aidan N. Gomez, Lukasz Kaiser, Illia Polosukhin&lt;/author&gt;&lt;/authors&gt;&lt;/contributors&gt;&lt;titles&gt;&lt;title&gt;Attention Is All You Need&lt;/title&gt;&lt;/titles&gt;&lt;dates&gt;&lt;year&gt;2017&lt;/year&gt;&lt;/dates&gt;&lt;urls&gt;&lt;/urls&gt;&lt;/record&gt;&lt;/Cite&gt;&lt;/EndNote&gt;</w:instrText>
      </w:r>
      <w:r>
        <w:rPr>
          <w:lang w:val="vi-VN"/>
        </w:rPr>
        <w:fldChar w:fldCharType="separate"/>
      </w:r>
      <w:r>
        <w:rPr>
          <w:noProof/>
          <w:lang w:val="vi-VN"/>
        </w:rPr>
        <w:t>[</w:t>
      </w:r>
      <w:hyperlink w:anchor="_ENREF_11" w:tooltip="Ashish Vaswani, 2017 #14" w:history="1">
        <w:r>
          <w:rPr>
            <w:noProof/>
            <w:lang w:val="vi-VN"/>
          </w:rPr>
          <w:t>11</w:t>
        </w:r>
      </w:hyperlink>
      <w:r>
        <w:rPr>
          <w:noProof/>
          <w:lang w:val="vi-VN"/>
        </w:rPr>
        <w:t>]</w:t>
      </w:r>
      <w:r>
        <w:rPr>
          <w:lang w:val="vi-VN"/>
        </w:rPr>
        <w:fldChar w:fldCharType="end"/>
      </w:r>
      <w:r w:rsidRPr="00DD0450">
        <w:rPr>
          <w:lang w:val="en-GB"/>
        </w:rPr>
        <w:t xml:space="preserve"> năm 2017.</w:t>
      </w:r>
    </w:p>
    <w:p w14:paraId="6572A339" w14:textId="77777777" w:rsidR="00DD0450" w:rsidRPr="00DD0450" w:rsidRDefault="00DD0450" w:rsidP="00DD0450">
      <w:pPr>
        <w:ind w:firstLine="720"/>
        <w:rPr>
          <w:lang w:val="en-GB"/>
        </w:rPr>
      </w:pPr>
      <w:r w:rsidRPr="00DD0450">
        <w:rPr>
          <w:lang w:val="en-GB"/>
        </w:rPr>
        <w:t>Trong Transformer, các từ trong một câu hoặc văn bản được biểu diễn dưới dạng một ma trận vector và các quan hệ giữa các từ được xử lý bằng cách sử dụng một mechanism attention. Điều này cho phép mô hình hoạt động độc lập với độ dài của đầu vào và có thể hiểu được mối quan hệ giữa các từ trong câu một cách linh hoạt hơn so với các mô hình truyền thống như RNN hoặc LSTM.</w:t>
      </w:r>
    </w:p>
    <w:p w14:paraId="3C7BAAAC" w14:textId="79EC9D91" w:rsidR="00DD0450" w:rsidRDefault="00DD0450" w:rsidP="00DD0450">
      <w:pPr>
        <w:ind w:firstLine="720"/>
        <w:rPr>
          <w:lang w:val="en-GB"/>
        </w:rPr>
      </w:pPr>
      <w:r w:rsidRPr="00DD0450">
        <w:rPr>
          <w:lang w:val="en-GB"/>
        </w:rPr>
        <w:t>Đối với chatbot GPT, Transformer được sử dụng để xử lý dữ liệu văn bản và tìm ra đáp án phù hợp nhất cho câu hỏi của người dùng. Mô hình Transformer của GPT được huấn luyện trên lượng dữ liệu lớn để có thể hiểu được ngữ cảnh và tìm ra câu trả lời phù hợp nhất cho câu hỏi của người dùng.</w:t>
      </w:r>
    </w:p>
    <w:p w14:paraId="12E2C994" w14:textId="361874C6" w:rsidR="00DD0450" w:rsidRPr="00DD0450" w:rsidRDefault="00DD0450" w:rsidP="00DD0450">
      <w:pPr>
        <w:pStyle w:val="ListParagraph"/>
        <w:numPr>
          <w:ilvl w:val="0"/>
          <w:numId w:val="32"/>
        </w:numPr>
        <w:rPr>
          <w:lang w:val="en-GB"/>
        </w:rPr>
      </w:pPr>
      <w:r w:rsidRPr="00DD0450">
        <w:rPr>
          <w:lang w:val="en-GB"/>
        </w:rPr>
        <w:t>Khác biệt giữa GPT và Mô Hình Transformer:</w:t>
      </w:r>
    </w:p>
    <w:p w14:paraId="60FB0365" w14:textId="77777777" w:rsidR="00DD0450" w:rsidRPr="00DD0450" w:rsidRDefault="00DD0450" w:rsidP="00DD0450">
      <w:pPr>
        <w:ind w:firstLine="720"/>
        <w:rPr>
          <w:lang w:val="en-GB"/>
        </w:rPr>
      </w:pPr>
      <w:r w:rsidRPr="00DD0450">
        <w:rPr>
          <w:lang w:val="en-GB"/>
        </w:rPr>
        <w:t>Mục tiêu ứng dụng: Mô hình Transformer được thiết kế để xử lý ngôn ngữ tự nhiên và dịch máy. GPT tập trung vào việc tạo văn bản tự nhiên và tạo ra các dãy từ logic và hợp lý.</w:t>
      </w:r>
    </w:p>
    <w:p w14:paraId="536127A4" w14:textId="77777777" w:rsidR="00DD0450" w:rsidRPr="00DD0450" w:rsidRDefault="00DD0450" w:rsidP="00DD0450">
      <w:pPr>
        <w:ind w:firstLine="720"/>
        <w:rPr>
          <w:lang w:val="en-GB"/>
        </w:rPr>
      </w:pPr>
      <w:r w:rsidRPr="00DD0450">
        <w:rPr>
          <w:lang w:val="en-GB"/>
        </w:rPr>
        <w:t>Bộ giải mã: Mô hình Transformer thông thường bao gồm cả bộ mã hóa và bộ giải mã. Trong khi đó, GPT chỉ sử dụng bộ mã hóa để tạo dữ liệu đầu vào cho việc dự đoán từ tiếp theo.</w:t>
      </w:r>
    </w:p>
    <w:p w14:paraId="50800C56" w14:textId="77777777" w:rsidR="00DD0450" w:rsidRPr="00DD0450" w:rsidRDefault="00DD0450" w:rsidP="00DD0450">
      <w:pPr>
        <w:ind w:firstLine="720"/>
        <w:rPr>
          <w:lang w:val="en-GB"/>
        </w:rPr>
      </w:pPr>
      <w:r w:rsidRPr="00DD0450">
        <w:rPr>
          <w:lang w:val="en-GB"/>
        </w:rPr>
        <w:t>Tính sáng tạo: GPT có khả năng tạo ra văn bản mới và sáng tạo dựa trên thông tin đầu vào, trong khi mô hình Transformer thường được sử dụng để thực hiện nhiệm vụ dịch máy hoặc phân loại.</w:t>
      </w:r>
    </w:p>
    <w:p w14:paraId="75E5D76B" w14:textId="77777777" w:rsidR="00DD0450" w:rsidRPr="00DD0450" w:rsidRDefault="00DD0450" w:rsidP="00DD0450">
      <w:pPr>
        <w:ind w:firstLine="720"/>
        <w:rPr>
          <w:lang w:val="en-GB"/>
        </w:rPr>
      </w:pPr>
      <w:r w:rsidRPr="00DD0450">
        <w:rPr>
          <w:lang w:val="en-GB"/>
        </w:rPr>
        <w:t>Công dụng ứng dụng: GPT thường được sử dụng trong các ứng dụng tạo nội dung, chatbot, viết tự động và tương tác với người dùng, trong khi mô hình Transformer có thể được áp dụng rộng rãi trong nhiều tác vụ xử lý ngôn ngữ tự nhiên.</w:t>
      </w:r>
    </w:p>
    <w:p w14:paraId="5E3EBBD3" w14:textId="6F702FA5" w:rsidR="00DD0450" w:rsidRPr="00DD0450" w:rsidRDefault="00DD0450" w:rsidP="00DD0450">
      <w:pPr>
        <w:ind w:firstLine="720"/>
        <w:rPr>
          <w:lang w:val="en-GB"/>
        </w:rPr>
      </w:pPr>
      <w:r w:rsidRPr="00DD0450">
        <w:rPr>
          <w:lang w:val="en-GB"/>
        </w:rPr>
        <w:lastRenderedPageBreak/>
        <w:t>Tóm lại, GPT và mô hình Transformer có quan hệ chặt chẽ với nhau, trong đó GPT là một biến thể của kiến trúc mạng Transformer, tập trung vào việc tạo ra văn bản tự nhiên và tương tác ngôn ngữ tự nhiên với người dùng.</w:t>
      </w:r>
    </w:p>
    <w:p w14:paraId="3C883254" w14:textId="07D53E48" w:rsidR="006330D4" w:rsidRDefault="00E5305D" w:rsidP="004E1C70">
      <w:pPr>
        <w:pStyle w:val="Heading2"/>
        <w:rPr>
          <w:lang w:val="vi-VN"/>
        </w:rPr>
      </w:pPr>
      <w:bookmarkStart w:id="31" w:name="_Toc143557042"/>
      <w:r>
        <w:rPr>
          <w:lang w:val="en-GB"/>
        </w:rPr>
        <w:t>Một</w:t>
      </w:r>
      <w:r>
        <w:rPr>
          <w:lang w:val="vi-VN"/>
        </w:rPr>
        <w:t xml:space="preserve"> số kỹ thuật embedding word</w:t>
      </w:r>
      <w:bookmarkEnd w:id="31"/>
    </w:p>
    <w:p w14:paraId="31E6303D" w14:textId="57B4DA6B" w:rsidR="00E5305D" w:rsidRDefault="00E5305D" w:rsidP="00E5305D">
      <w:pPr>
        <w:ind w:firstLine="720"/>
        <w:rPr>
          <w:lang w:val="vi-VN"/>
        </w:rPr>
      </w:pPr>
      <w:r>
        <w:rPr>
          <w:lang w:val="vi-VN"/>
        </w:rPr>
        <w:fldChar w:fldCharType="begin"/>
      </w:r>
      <w:r w:rsidR="00DD0450">
        <w:rPr>
          <w:lang w:val="vi-VN"/>
        </w:rPr>
        <w:instrText xml:space="preserve"> ADDIN EN.CITE &lt;EndNote&gt;&lt;Cite&gt;&lt;Author&gt;Vu&lt;/Author&gt;&lt;Year&gt;2021&lt;/Year&gt;&lt;RecNum&gt;13&lt;/RecNum&gt;&lt;DisplayText&gt;[12]&lt;/DisplayText&gt;&lt;record&gt;&lt;rec-number&gt;13&lt;/rec-number&gt;&lt;foreign-keys&gt;&lt;key app="EN" db-id="00tfrx2tgtw9waefddnp9rt8e05p5r2ea0z9" timestamp="1692524076"&gt;13&lt;/key&gt;&lt;/foreign-keys&gt;&lt;ref-type name="Web Page"&gt;12&lt;/ref-type&gt;&lt;contributors&gt;&lt;authors&gt;&lt;author&gt;&lt;style face="normal" font="default" size="100%"&gt;Tiep&lt;/style&gt;&lt;style face="normal" font="default" charset="163" size="100%"&gt; &lt;/style&gt;&lt;style face="normal" font="default" size="100%"&gt;Vu&lt;/style&gt;&lt;/author&gt;&lt;/authors&gt;&lt;/contributors&gt;&lt;titles&gt;&lt;title&gt;Embedding&lt;/title&gt;&lt;/titles&gt;&lt;dates&gt;&lt;year&gt;2021&lt;/year&gt;&lt;/dates&gt;&lt;urls&gt;&lt;related-urls&gt;&lt;url&gt;https://machinelearningcoban.com/tabml_book/ch_embedding/embedding.html#:~:text=Embedding%20l%C3%A0%20m%E1%BB%99t%20k%E1%BB%B9%20thu%E1%BA%ADt,m%E1%BB%99t%20vector%20d%E1%BA%A1ng%20one%2Dhot.&lt;/url&gt;&lt;/related-urls&gt;&lt;/urls&gt;&lt;/record&gt;&lt;/Cite&gt;&lt;/EndNote&gt;</w:instrText>
      </w:r>
      <w:r>
        <w:rPr>
          <w:lang w:val="vi-VN"/>
        </w:rPr>
        <w:fldChar w:fldCharType="separate"/>
      </w:r>
      <w:r w:rsidR="00DD0450">
        <w:rPr>
          <w:noProof/>
          <w:lang w:val="vi-VN"/>
        </w:rPr>
        <w:t>[</w:t>
      </w:r>
      <w:hyperlink w:anchor="_ENREF_12" w:tooltip="Vu, 2021 #13" w:history="1">
        <w:r w:rsidR="00DD0450">
          <w:rPr>
            <w:noProof/>
            <w:lang w:val="vi-VN"/>
          </w:rPr>
          <w:t>12</w:t>
        </w:r>
      </w:hyperlink>
      <w:r w:rsidR="00DD0450">
        <w:rPr>
          <w:noProof/>
          <w:lang w:val="vi-VN"/>
        </w:rPr>
        <w:t>]</w:t>
      </w:r>
      <w:r>
        <w:rPr>
          <w:lang w:val="vi-VN"/>
        </w:rPr>
        <w:fldChar w:fldCharType="end"/>
      </w:r>
      <w:r>
        <w:rPr>
          <w:lang w:val="vi-VN"/>
        </w:rPr>
        <w:t xml:space="preserve"> </w:t>
      </w:r>
      <w:r w:rsidRPr="00E5305D">
        <w:rPr>
          <w:lang w:val="vi-VN"/>
        </w:rPr>
        <w:t>Embedding là một kỹ thuật đưa một vector có số chiều lớn, thường ở dạng thưa, về một vector có số chiều nhỏ, thường ở dạng dày đặc. Phương pháp này đặc biệt hữu ích với những đặc trưng hạng mục có số phần tử lớn ở đó phương pháp chủ yếu để biểu diễn mỗi giá trị thường là một vector dạng one-hot.</w:t>
      </w:r>
    </w:p>
    <w:p w14:paraId="360CD226" w14:textId="75EE5F8D" w:rsidR="00CD12A5" w:rsidRDefault="00CD12A5" w:rsidP="00A63671">
      <w:pPr>
        <w:ind w:firstLine="720"/>
        <w:rPr>
          <w:lang w:val="vi-VN"/>
        </w:rPr>
      </w:pPr>
      <w:r w:rsidRPr="00CD12A5">
        <w:rPr>
          <w:lang w:val="vi-VN"/>
        </w:rPr>
        <w:t>Embeddings là cách để biểu diễn dữ liệu dưới góc nhìn đặc biệt của trí tuệ nhân tạo, giúp chúng trở thành lựa chọn tuyệt vời cho việc làm việc với các công cụ và thuật toán dựa trên trí tuệ nhân tạo. Chúng có thể ánh xạ dữ liệu từ văn bản, hình ảnh và trong tương lai có thể áp dụng cho âm thanh và video. Việc tạo embeddings có nhiều phương pháp khả thi, có thể thực hiện cục bộ bằng cách sử dụng thư viện đã cài đặt hoặc thông qua việc gọi các API.</w:t>
      </w:r>
    </w:p>
    <w:p w14:paraId="60F17CCE" w14:textId="39DF7F5C" w:rsidR="00DD0450" w:rsidRPr="00DD0450" w:rsidRDefault="00DD0450" w:rsidP="00DD0450">
      <w:pPr>
        <w:ind w:firstLine="720"/>
        <w:rPr>
          <w:lang w:val="vi-VN"/>
        </w:rPr>
      </w:pPr>
      <w:r w:rsidRPr="00DD0450">
        <w:rPr>
          <w:lang w:val="vi-VN"/>
        </w:rPr>
        <w:t xml:space="preserve">Các mô hình ngôn ngữ lớn có tính </w:t>
      </w:r>
      <w:r>
        <w:rPr>
          <w:lang w:val="vi-VN"/>
        </w:rPr>
        <w:t xml:space="preserve">sinh </w:t>
      </w:r>
      <w:r w:rsidRPr="00DD0450">
        <w:rPr>
          <w:lang w:val="vi-VN"/>
        </w:rPr>
        <w:t>như GPT, PaLM và các mô hình tương tự được đào tạo trên khối lượng lớn dữ liệu. Nhưng chúng không sử dụng văn bản từ tập dữ liệu một cách trực tiếp, bởi vì máy tính không thể hiểu văn bản như con người, chúng chỉ hiểu số. Đây là lý do tại sao chúng ta cần đến khái niệm "embeddings" hoặc "vector embeddings". Embeddings chính là cách biểu diễn của văn bản, nhưng trong định dạng số hóa.</w:t>
      </w:r>
    </w:p>
    <w:p w14:paraId="56F851CF" w14:textId="7736B719" w:rsidR="00DD0450" w:rsidRDefault="00DD0450" w:rsidP="00DD0450">
      <w:pPr>
        <w:ind w:firstLine="720"/>
        <w:rPr>
          <w:lang w:val="vi-VN"/>
        </w:rPr>
      </w:pP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Tất cả thông tin gửi và nhận từ các mô hình ngôn ngữ lớn đều thông qua những embeddings này. Tuy nhiên, việc truy cập trực tiếp vào các embeddings này yêu cầu thời gian và tốn kém. Đó là lý do tại sao chúng ta cần đến khái niệm "Cơ sở dữ liệu Vector" hoặc "Vector Databases", những hệ thống lưu trữ được thiết kế đặc biệt để hiệu quả lưu trữ và truy xuất các vector embeddings.</w:t>
      </w:r>
    </w:p>
    <w:p w14:paraId="0FAF480E" w14:textId="0192A065" w:rsidR="00DD0450" w:rsidRPr="00DD0450" w:rsidRDefault="00DD0450" w:rsidP="00DD0450">
      <w:pPr>
        <w:ind w:firstLine="720"/>
        <w:rPr>
          <w:lang w:val="vi-VN"/>
        </w:rPr>
      </w:pPr>
      <w:r w:rsidRPr="00DD0450">
        <w:rPr>
          <w:lang w:val="vi-VN"/>
        </w:rPr>
        <w:t xml:space="preserve">Hệ thống quản lý cơ sở dữ liệu liên hệ truyền thống (RDMS - Relational Database Management Systems) không thể dùng để lưu trữ các vector embeddings này. Đây là lý </w:t>
      </w:r>
      <w:r w:rsidRPr="00DD0450">
        <w:rPr>
          <w:lang w:val="vi-VN"/>
        </w:rPr>
        <w:lastRenderedPageBreak/>
        <w:t xml:space="preserve">do tại sao Vector Store / Vector Databases được phát triển để đảm nhận vai trò này. Vector Databases được thiết kế để hiệu quả lưu trữ và truy xuất các vector embeddings. </w:t>
      </w: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 xml:space="preserve">Hiện nay, có nhiều Vector Stores khác nhau, chúng có sự khác biệt về các mô hình </w:t>
      </w:r>
      <w:r>
        <w:rPr>
          <w:lang w:val="vi-VN"/>
        </w:rPr>
        <w:t>embedding</w:t>
      </w:r>
      <w:r w:rsidRPr="00DD0450">
        <w:rPr>
          <w:lang w:val="vi-VN"/>
        </w:rPr>
        <w:t xml:space="preserve"> mà chúng hỗ trợ và loại thuật toán tìm kiếm chúng sử dụng để tìm các vector tương tự.</w:t>
      </w:r>
    </w:p>
    <w:p w14:paraId="526C08DE" w14:textId="77777777" w:rsidR="00DD0450" w:rsidRPr="00DD0450" w:rsidRDefault="00DD0450" w:rsidP="00DD0450">
      <w:pPr>
        <w:ind w:firstLine="720"/>
        <w:rPr>
          <w:lang w:val="vi-VN"/>
        </w:rPr>
      </w:pPr>
      <w:r w:rsidRPr="00DD0450">
        <w:rPr>
          <w:lang w:val="vi-VN"/>
        </w:rPr>
        <w:t>Hãy xem xét một ví dụ về Chatbot dựa trên một tập tin PDF. Khi người dùng nhập một truy vấn, bước quan trọng đầu tiên là trích xuất nội dung liên quan từ tập tin PDF cho truy vấn đó và cung cấp thông tin này cho Chatbot. Điều này cho phép Chatbot sử dụng thông tin liên quan đến truy vấn để cung cấp câu trả lời thích hợp cho người dùng. Vậy làm thế nào chúng ta có thể tìm nội dung liên quan từ tập tin PDF dựa trên truy vấn của người dùng? Câu trả lời là phương pháp tìm kiếm sự tương đồng đơn giản.</w:t>
      </w:r>
    </w:p>
    <w:p w14:paraId="28833961" w14:textId="52B74748" w:rsidR="00DD0450" w:rsidRPr="00CD12A5" w:rsidRDefault="00DD0450" w:rsidP="00DD0450">
      <w:pPr>
        <w:ind w:firstLine="720"/>
        <w:rPr>
          <w:lang w:val="vi-VN"/>
        </w:rPr>
      </w:pPr>
      <w:r w:rsidRPr="00DD0450">
        <w:rPr>
          <w:lang w:val="vi-VN"/>
        </w:rPr>
        <w:t xml:space="preserve">Khi dữ liệu được biểu diễn dưới dạng các vector embeddings, chúng ta có thể tìm sự tương đồng giữa các phần khác nhau của dữ liệu và trích xuất dữ liệu tương tự dựa trên một vector </w:t>
      </w:r>
      <w:r>
        <w:rPr>
          <w:lang w:val="vi-VN"/>
        </w:rPr>
        <w:t>embedding</w:t>
      </w:r>
      <w:r w:rsidRPr="00DD0450">
        <w:rPr>
          <w:lang w:val="vi-VN"/>
        </w:rPr>
        <w:t xml:space="preserve"> cụ thể. Trước hết, truy vấn được chuyển đổi thành embeddings bởi một mô hình </w:t>
      </w:r>
      <w:r>
        <w:rPr>
          <w:lang w:val="vi-VN"/>
        </w:rPr>
        <w:t>embedding</w:t>
      </w:r>
      <w:r w:rsidRPr="00DD0450">
        <w:rPr>
          <w:lang w:val="vi-VN"/>
        </w:rPr>
        <w:t>, sau đó Vector Store sử dụng vector embedding này và thực hiện tìm kiếm sự tương đồng (qua các thuật toán tìm kiếm) với các vector embeddings khác mà nó đã lưu trữ trong cơ sở dữ liệu, sau đó truy xuất tất cả dữ liệu liên quan. Các vector embeddings liên quan này sau đó được truyền đến Mô hình Ngôn ngữ Lớn, tức là chatbot, mà sử dụng thông tin này để tạo ra một câu trả lời cuối cùng cho người dùng.</w:t>
      </w:r>
    </w:p>
    <w:p w14:paraId="6F1DBAFF" w14:textId="787D4084" w:rsidR="0028042E" w:rsidRDefault="00DD0450" w:rsidP="00DD0450">
      <w:pPr>
        <w:ind w:firstLine="720"/>
        <w:rPr>
          <w:lang w:val="vi-VN"/>
        </w:rPr>
      </w:pPr>
      <w:r w:rsidRPr="00DD0450">
        <w:rPr>
          <w:lang w:val="vi-VN"/>
        </w:rPr>
        <w:t xml:space="preserve">Chroma DB là một cơ sở dữ liệu phổ biến và </w:t>
      </w:r>
      <w:r>
        <w:rPr>
          <w:lang w:val="vi-VN"/>
        </w:rPr>
        <w:t>open source</w:t>
      </w:r>
      <w:r w:rsidRPr="00DD0450">
        <w:rPr>
          <w:lang w:val="vi-VN"/>
        </w:rPr>
        <w:t xml:space="preserve">, được sử dụng rộng rãi để giải quyết vấn đề lưu trữ và truy xuất các vector embeddings. </w:t>
      </w:r>
      <w:r>
        <w:rPr>
          <w:lang w:val="vi-VN"/>
        </w:rPr>
        <w:fldChar w:fldCharType="begin"/>
      </w:r>
      <w:r>
        <w:rPr>
          <w:lang w:val="vi-VN"/>
        </w:rPr>
        <w:instrText xml:space="preserve"> ADDIN EN.CITE &lt;EndNote&gt;&lt;Cite&gt;&lt;RecNum&gt;15&lt;/RecNum&gt;&lt;DisplayText&gt;[14]&lt;/DisplayText&gt;&lt;record&gt;&lt;rec-number&gt;15&lt;/rec-number&gt;&lt;foreign-keys&gt;&lt;key app="EN" db-id="00tfrx2tgtw9waefddnp9rt8e05p5r2ea0z9" timestamp="1692632588"&gt;15&lt;/key&gt;&lt;/foreign-keys&gt;&lt;ref-type name="Web Page"&gt;12&lt;/ref-type&gt;&lt;contributors&gt;&lt;/contributors&gt;&lt;titles&gt;&lt;title&gt;Embeddings&lt;/title&gt;&lt;/titles&gt;&lt;dates&gt;&lt;/dates&gt;&lt;urls&gt;&lt;related-urls&gt;&lt;url&gt;https://docs.trychroma.com/embeddings&lt;/url&gt;&lt;/related-urls&gt;&lt;/urls&gt;&lt;/record&gt;&lt;/Cite&gt;&lt;/EndNote&gt;</w:instrText>
      </w:r>
      <w:r>
        <w:rPr>
          <w:lang w:val="vi-VN"/>
        </w:rPr>
        <w:fldChar w:fldCharType="separate"/>
      </w:r>
      <w:r>
        <w:rPr>
          <w:noProof/>
          <w:lang w:val="vi-VN"/>
        </w:rPr>
        <w:t>[</w:t>
      </w:r>
      <w:hyperlink w:anchor="_ENREF_14" w:tooltip=",  #15" w:history="1">
        <w:r>
          <w:rPr>
            <w:noProof/>
            <w:lang w:val="vi-VN"/>
          </w:rPr>
          <w:t>14</w:t>
        </w:r>
      </w:hyperlink>
      <w:r>
        <w:rPr>
          <w:noProof/>
          <w:lang w:val="vi-VN"/>
        </w:rPr>
        <w:t>]</w:t>
      </w:r>
      <w:r>
        <w:rPr>
          <w:lang w:val="vi-VN"/>
        </w:rPr>
        <w:fldChar w:fldCharType="end"/>
      </w:r>
      <w:r>
        <w:rPr>
          <w:lang w:val="vi-VN"/>
        </w:rPr>
        <w:t xml:space="preserve"> </w:t>
      </w:r>
      <w:r w:rsidR="00CD12A5" w:rsidRPr="00CD12A5">
        <w:rPr>
          <w:lang w:val="vi-VN"/>
        </w:rPr>
        <w:t xml:space="preserve">Chroma đơn giản hóa việc sử dụng các nhà cung cấp embedding phổ biến thông qua việc cung cấp các bao bọc nhẹ. Điều này giúp </w:t>
      </w:r>
      <w:r w:rsidR="00B72FDD">
        <w:rPr>
          <w:lang w:val="vi-VN"/>
        </w:rPr>
        <w:t xml:space="preserve">ta </w:t>
      </w:r>
      <w:r w:rsidR="00CD12A5" w:rsidRPr="00CD12A5">
        <w:rPr>
          <w:lang w:val="vi-VN"/>
        </w:rPr>
        <w:t xml:space="preserve">dễ dàng tích hợp chúng vào ứng dụng của mình. </w:t>
      </w:r>
      <w:r w:rsidR="00B72FDD">
        <w:rPr>
          <w:lang w:val="vi-VN"/>
        </w:rPr>
        <w:t xml:space="preserve">Có </w:t>
      </w:r>
      <w:r w:rsidR="00CD12A5" w:rsidRPr="00CD12A5">
        <w:rPr>
          <w:lang w:val="vi-VN"/>
        </w:rPr>
        <w:t>thể thiết lập một hàm embedding khi tạo một Chroma</w:t>
      </w:r>
      <w:r w:rsidRPr="00DD0450">
        <w:rPr>
          <w:lang w:val="vi-VN"/>
        </w:rPr>
        <w:t xml:space="preserve"> </w:t>
      </w:r>
      <w:r>
        <w:rPr>
          <w:lang w:val="vi-VN"/>
        </w:rPr>
        <w:t>collection</w:t>
      </w:r>
      <w:r w:rsidR="00CD12A5" w:rsidRPr="00CD12A5">
        <w:rPr>
          <w:lang w:val="vi-VN"/>
        </w:rPr>
        <w:t xml:space="preserve">. Hàm này sẽ được tự động áp dụng khi cần, hoặc </w:t>
      </w:r>
      <w:r w:rsidR="00B72FDD">
        <w:rPr>
          <w:lang w:val="vi-VN"/>
        </w:rPr>
        <w:t>ta</w:t>
      </w:r>
      <w:r w:rsidR="00CD12A5" w:rsidRPr="00CD12A5">
        <w:rPr>
          <w:lang w:val="vi-VN"/>
        </w:rPr>
        <w:t xml:space="preserve"> có thể tự mình gọi chúng theo yêu </w:t>
      </w:r>
      <w:r w:rsidR="00B72FDD">
        <w:rPr>
          <w:lang w:val="vi-VN"/>
        </w:rPr>
        <w:t>cầu.</w:t>
      </w:r>
    </w:p>
    <w:p w14:paraId="50C3DBFE" w14:textId="77777777" w:rsidR="00DD0450" w:rsidRDefault="00DD0450" w:rsidP="00DD0450">
      <w:pPr>
        <w:keepNext/>
        <w:ind w:firstLine="720"/>
        <w:jc w:val="center"/>
      </w:pPr>
      <w:r>
        <w:rPr>
          <w:noProof/>
        </w:rPr>
        <w:lastRenderedPageBreak/>
        <w:drawing>
          <wp:inline distT="0" distB="0" distL="0" distR="0" wp14:anchorId="4D77D3F0" wp14:editId="17344808">
            <wp:extent cx="4408244" cy="2225040"/>
            <wp:effectExtent l="0" t="0" r="0" b="0"/>
            <wp:docPr id="1651535841" name="Picture 1" descr="Featued image for: Exploring Chroma: The Open Source Vector Database for L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atued image for: Exploring Chroma: The Open Source Vector Database for LL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3834" cy="2232909"/>
                    </a:xfrm>
                    <a:prstGeom prst="rect">
                      <a:avLst/>
                    </a:prstGeom>
                    <a:noFill/>
                    <a:ln>
                      <a:noFill/>
                    </a:ln>
                  </pic:spPr>
                </pic:pic>
              </a:graphicData>
            </a:graphic>
          </wp:inline>
        </w:drawing>
      </w:r>
    </w:p>
    <w:p w14:paraId="73C0D4A9" w14:textId="1CFB74DE" w:rsidR="00DD0450" w:rsidRDefault="00DD0450" w:rsidP="00DD0450">
      <w:pPr>
        <w:pStyle w:val="Caption"/>
        <w:rPr>
          <w:lang w:val="vi-VN"/>
        </w:rPr>
      </w:pPr>
      <w:bookmarkStart w:id="32" w:name="_Toc143557014"/>
      <w:r>
        <w:t xml:space="preserve">Hình </w:t>
      </w:r>
      <w:fldSimple w:instr=" STYLEREF 2 \s ">
        <w:r>
          <w:rPr>
            <w:noProof/>
          </w:rPr>
          <w:t>2.3</w:t>
        </w:r>
      </w:fldSimple>
      <w:r>
        <w:noBreakHyphen/>
      </w:r>
      <w:fldSimple w:instr=" SEQ Hình \* ARABIC \s 2 ">
        <w:r>
          <w:rPr>
            <w:noProof/>
          </w:rPr>
          <w:t>1</w:t>
        </w:r>
      </w:fldSimple>
      <w:r>
        <w:rPr>
          <w:lang w:val="vi-VN"/>
        </w:rPr>
        <w:t xml:space="preserve"> Giới thiệu về Chroma</w:t>
      </w:r>
      <w:bookmarkEnd w:id="32"/>
    </w:p>
    <w:p w14:paraId="1C3810D2" w14:textId="45B0A5A0" w:rsidR="00DD0450" w:rsidRDefault="00DD0450" w:rsidP="00DD0450">
      <w:pPr>
        <w:pStyle w:val="Heading3"/>
      </w:pPr>
      <w:bookmarkStart w:id="33" w:name="_Toc143557043"/>
      <w:r w:rsidRPr="00DD0450">
        <w:t>Sentence-BERT</w:t>
      </w:r>
      <w:bookmarkEnd w:id="33"/>
    </w:p>
    <w:p w14:paraId="0389B0B4" w14:textId="55F2D946" w:rsidR="00DD0450" w:rsidRPr="00DD0450" w:rsidRDefault="00DD0450" w:rsidP="00DD0450">
      <w:pPr>
        <w:ind w:firstLine="720"/>
        <w:rPr>
          <w:lang w:val="en-GB"/>
        </w:rPr>
      </w:pPr>
      <w:r w:rsidRPr="00DD0450">
        <w:rPr>
          <w:lang w:val="en-GB"/>
        </w:rPr>
        <w:t>Mặc định, Chroma sử dụng mô hình all-MiniLM-L6-v2</w:t>
      </w:r>
      <w:r>
        <w:rPr>
          <w:lang w:val="vi-VN"/>
        </w:rPr>
        <w:t xml:space="preserve"> dựa theo </w:t>
      </w:r>
      <w:hyperlink r:id="rId18" w:history="1">
        <w:r w:rsidRPr="00DD0450">
          <w:rPr>
            <w:rStyle w:val="Hyperlink"/>
            <w:i/>
            <w:iCs/>
            <w:color w:val="auto"/>
            <w:lang w:val="en-GB"/>
          </w:rPr>
          <w:t>Sentence Transformers</w:t>
        </w:r>
      </w:hyperlink>
      <w:r w:rsidRPr="00DD0450">
        <w:rPr>
          <w:lang w:val="en-GB"/>
        </w:rPr>
        <w:t xml:space="preserve"> để tạo ra các vector embeddings. Mô hình </w:t>
      </w:r>
      <w:r>
        <w:rPr>
          <w:lang w:val="en-GB"/>
        </w:rPr>
        <w:t>embedding</w:t>
      </w:r>
      <w:r w:rsidRPr="00DD0450">
        <w:rPr>
          <w:lang w:val="en-GB"/>
        </w:rPr>
        <w:t xml:space="preserve"> này có thể tạo ra các vector </w:t>
      </w:r>
      <w:r>
        <w:rPr>
          <w:lang w:val="en-GB"/>
        </w:rPr>
        <w:t>embedding</w:t>
      </w:r>
      <w:r w:rsidRPr="00DD0450">
        <w:rPr>
          <w:lang w:val="en-GB"/>
        </w:rPr>
        <w:t xml:space="preserve"> cho câu và văn bản, có thể được sử dụng cho nhiều nhiệm vụ khác nhau. Chức năng </w:t>
      </w:r>
      <w:r>
        <w:rPr>
          <w:lang w:val="en-GB"/>
        </w:rPr>
        <w:t>embedding</w:t>
      </w:r>
      <w:r w:rsidRPr="00DD0450">
        <w:rPr>
          <w:lang w:val="en-GB"/>
        </w:rPr>
        <w:t xml:space="preserve"> này chạy cục bộ trên máy tính của bạn và có thể yêu cầu bạn tải xuống các tệp mô hình (điều này sẽ xảy ra tự động).</w:t>
      </w:r>
    </w:p>
    <w:p w14:paraId="698551CA" w14:textId="77777777" w:rsidR="00DD0450" w:rsidRDefault="00DD0450" w:rsidP="00DD0450">
      <w:pPr>
        <w:ind w:firstLine="720"/>
        <w:rPr>
          <w:lang w:val="en-GB"/>
        </w:rPr>
      </w:pPr>
      <w:r w:rsidRPr="00DD0450">
        <w:rPr>
          <w:lang w:val="en-GB"/>
        </w:rPr>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sidRPr="00DD0450">
        <w:rPr>
          <w:lang w:val="en-GB"/>
        </w:rPr>
        <w:t xml:space="preserve"> giới thiệu một phương pháp tạo ra các biểu diễn (embeddings) cho các câu sử dụng mạng BERT (Bidirectional Encoder Representations from Transformers) và kiến trúc mạng Siamese.</w:t>
      </w:r>
    </w:p>
    <w:p w14:paraId="024B8573" w14:textId="77777777" w:rsidR="00DD0450" w:rsidRDefault="00DD0450" w:rsidP="00DD0450">
      <w:pPr>
        <w:ind w:firstLine="720"/>
        <w:rPr>
          <w:lang w:val="en-GB"/>
        </w:rPr>
      </w:pPr>
      <w:r w:rsidRPr="00DD0450">
        <w:rPr>
          <w:lang w:val="en-GB"/>
        </w:rPr>
        <w:t>Phương pháp được đề xuất tập trung vào việc tạo ra các biểu diễn cho các câu sao cho rằng các biểu diễn này cần phải chứa thông tin về sự tương đồng giữa các câu. Để làm được điều này, các mạng BERT được sử dụng để biểu diễn các từ trong các câu. Sau đó, mạng Siamese được áp dụng để tạo ra biểu diễn tổng hợp cho toàn bộ câu dựa trên biểu diễn từ của chúng.</w:t>
      </w:r>
    </w:p>
    <w:p w14:paraId="5A5D7451" w14:textId="77777777" w:rsidR="00DD0450" w:rsidRDefault="00DD0450" w:rsidP="00DD0450">
      <w:pPr>
        <w:ind w:firstLine="720"/>
        <w:rPr>
          <w:lang w:val="en-GB"/>
        </w:rPr>
      </w:pPr>
      <w:r w:rsidRPr="00DD0450">
        <w:rPr>
          <w:lang w:val="en-GB"/>
        </w:rPr>
        <w:t>Kiến trúc mạng Siamese là một mạng nơ-ron gồm hai nhánh (branches), mỗi nhánh biểu diễn một câu riêng. Hai nhánh này chia sẻ các trọng số, điều này giúp tăng cường khả năng học thông tin về sự tương đồng giữa các cặp câu.</w:t>
      </w:r>
    </w:p>
    <w:p w14:paraId="3DB49079" w14:textId="7BE72808" w:rsidR="00DD0450" w:rsidRDefault="00DD0450" w:rsidP="00DD0450">
      <w:pPr>
        <w:ind w:firstLine="720"/>
        <w:rPr>
          <w:lang w:val="en-GB"/>
        </w:rPr>
      </w:pPr>
      <w:r w:rsidRPr="00DD0450">
        <w:rPr>
          <w:lang w:val="en-GB"/>
        </w:rPr>
        <w:lastRenderedPageBreak/>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Pr>
          <w:lang w:val="vi-VN"/>
        </w:rPr>
        <w:t xml:space="preserve"> </w:t>
      </w:r>
      <w:r w:rsidRPr="00DD0450">
        <w:rPr>
          <w:lang w:val="en-GB"/>
        </w:rPr>
        <w:t>cũng đề cập đến việc huấn luyện mô hình dựa trên một bộ dữ liệu chứa các cặp câu tương tự và không tương tự để mô hình có thể học cách tạo ra các biểu diễn thích hợp cho cả hai trường hợp.</w:t>
      </w:r>
    </w:p>
    <w:p w14:paraId="3F4168AF" w14:textId="319B504C" w:rsidR="00DD0450" w:rsidRDefault="00DD0450" w:rsidP="00DD0450">
      <w:pPr>
        <w:ind w:firstLine="720"/>
        <w:rPr>
          <w:lang w:val="en-GB"/>
        </w:rPr>
      </w:pPr>
      <w:r w:rsidRPr="00DD0450">
        <w:rPr>
          <w:lang w:val="en-GB"/>
        </w:rPr>
        <w:t>Phương pháp "Sentence-BERT" chứng minh khả năng tạo ra các biểu diễn câu mạnh mẽ, có khả năng tương đồng và phản ánh độ tương tự giữa các câu một cách hiệu quả. Điều này có thể ứng dụng rộng rãi trong các nhiệm vụ liên quan đến xử lý ngôn ngữ tự nhiên, như phân loại văn bản, tạo nội dung và phân tích tương đồng giữa các văn bản.</w:t>
      </w:r>
    </w:p>
    <w:p w14:paraId="44B4DDB0" w14:textId="45288F2D" w:rsidR="00DD0450" w:rsidRDefault="00DD0450" w:rsidP="00DD0450">
      <w:pPr>
        <w:pStyle w:val="Heading3"/>
      </w:pPr>
      <w:bookmarkStart w:id="34" w:name="_Toc143557044"/>
      <w:r>
        <w:t>OpenAI</w:t>
      </w:r>
      <w:bookmarkEnd w:id="34"/>
    </w:p>
    <w:p w14:paraId="48E5A558" w14:textId="0DEC3126" w:rsidR="00DD0450" w:rsidRDefault="002337CD" w:rsidP="00DD0450">
      <w:pPr>
        <w:pStyle w:val="Heading2"/>
        <w:rPr>
          <w:lang w:val="vi-VN"/>
        </w:rPr>
      </w:pPr>
      <w:bookmarkStart w:id="35" w:name="_Toc143557045"/>
      <w:r>
        <w:rPr>
          <w:lang w:val="en-GB"/>
        </w:rPr>
        <w:t>Một</w:t>
      </w:r>
      <w:r>
        <w:rPr>
          <w:lang w:val="vi-VN"/>
        </w:rPr>
        <w:t xml:space="preserve"> số thư viện sử dụng</w:t>
      </w:r>
      <w:bookmarkEnd w:id="35"/>
    </w:p>
    <w:p w14:paraId="0BE4C8FE" w14:textId="5D82A74A" w:rsidR="002337CD" w:rsidRPr="002337CD" w:rsidRDefault="002337CD" w:rsidP="002337CD">
      <w:pPr>
        <w:pStyle w:val="Heading3"/>
      </w:pPr>
      <w:bookmarkStart w:id="36" w:name="_Toc143557046"/>
      <w:r>
        <w:t>Streamlit</w:t>
      </w:r>
      <w:r>
        <w:rPr>
          <w:lang w:val="vi-VN"/>
        </w:rPr>
        <w:t xml:space="preserve"> – build API</w:t>
      </w:r>
      <w:bookmarkEnd w:id="36"/>
    </w:p>
    <w:p w14:paraId="0BE5DB6D" w14:textId="48062111" w:rsidR="00D021A8" w:rsidRDefault="00DD0450" w:rsidP="00D021A8">
      <w:pPr>
        <w:pStyle w:val="Content"/>
      </w:pPr>
      <w:r w:rsidRPr="00DD0450">
        <w:t xml:space="preserve">Streamlit là một </w:t>
      </w:r>
      <w:r w:rsidR="00A832C0">
        <w:t xml:space="preserve">framework </w:t>
      </w:r>
      <w:r w:rsidRPr="00DD0450">
        <w:t>mạnh mẽ</w:t>
      </w:r>
      <w:r w:rsidR="00A832C0">
        <w:t xml:space="preserve"> mã nguồn mở</w:t>
      </w:r>
      <w:r w:rsidRPr="00DD0450">
        <w:t xml:space="preserve"> để xây dựng các ứng dụng web tương tác, và nó cũng có thể được sử dụng để xây dựng các API đơn giản.</w:t>
      </w:r>
      <w:r w:rsidR="00A832C0" w:rsidRPr="00A832C0">
        <w:t xml:space="preserve"> </w:t>
      </w:r>
      <w:r w:rsidR="00A832C0">
        <w:t>Nó được thiết kế để dễ sử dụng và trực quan, giúp các nhà khoa học dữ liệu và kỹ sư nhanh chóng tạo ra các ứng dụng web có thể chia sẻ ý tưởng của họ với người khác.</w:t>
      </w:r>
      <w:r w:rsidRPr="00DD0450">
        <w:t xml:space="preserve"> Khi sử dụng Streamlit để xây dựng một ứng dụng web,</w:t>
      </w:r>
      <w:r>
        <w:rPr>
          <w:lang w:val="vi-VN"/>
        </w:rPr>
        <w:t xml:space="preserve"> thường ta</w:t>
      </w:r>
      <w:r w:rsidRPr="00DD0450">
        <w:t xml:space="preserve"> có thể tạo ra các endpoint để giao tiếp với ứng dụng của mình thông qua API.</w:t>
      </w:r>
    </w:p>
    <w:p w14:paraId="75FF6D99" w14:textId="5D7DB04B" w:rsidR="00D021A8" w:rsidRDefault="00D021A8" w:rsidP="00D021A8">
      <w:pPr>
        <w:pStyle w:val="Content"/>
      </w:pPr>
      <w:r>
        <w:t>Streamlit sử dụng Python làm ngôn ngữ lập trình chính, vì vậy các nhà khoa học dữ liệu và kỹ sư có thể tận dụng các kỹ năng và kiến thức hiện có của họ. Streamlit cũng cung cấp một bộ công cụ tích hợp sẵn để tạo các thành phần ứng dụng phổ biến, chẳng hạn như biểu đồ, bảng và thanh trượt.</w:t>
      </w:r>
    </w:p>
    <w:p w14:paraId="28AEE536" w14:textId="36E2F617" w:rsidR="00D021A8" w:rsidRDefault="00D021A8" w:rsidP="00D021A8">
      <w:pPr>
        <w:pStyle w:val="Heading4"/>
      </w:pPr>
      <w:r>
        <w:t>Ưu điểm</w:t>
      </w:r>
    </w:p>
    <w:p w14:paraId="0C45EED3" w14:textId="77777777" w:rsidR="00D021A8" w:rsidRDefault="00D021A8" w:rsidP="00D021A8">
      <w:pPr>
        <w:pStyle w:val="Content"/>
      </w:pPr>
      <w:r w:rsidRPr="00A832C0">
        <w:rPr>
          <w:b/>
          <w:bCs/>
        </w:rPr>
        <w:t>Dễ sử dụng</w:t>
      </w:r>
      <w:r>
        <w:t>: Streamlit được thiết kế để dễ sử dụng, ngay cả đối với những người mới bắt đầu. Các nhà khoa học dữ liệu và kỹ sư có thể nhanh chóng tạo ra các ứng dụng web có thể chia sẻ ý tưởng của họ với người khác.</w:t>
      </w:r>
    </w:p>
    <w:p w14:paraId="71E7CF2B" w14:textId="77777777" w:rsidR="00D021A8" w:rsidRDefault="00D021A8" w:rsidP="00D021A8">
      <w:pPr>
        <w:pStyle w:val="Content"/>
      </w:pPr>
      <w:r w:rsidRPr="00A832C0">
        <w:rPr>
          <w:b/>
          <w:bCs/>
        </w:rPr>
        <w:t>Trực quan</w:t>
      </w:r>
      <w:r>
        <w:t>: Streamlit sử dụng giao diện người dùng trực quan, giúp người dùng dễ dàng tương tác với các ứng dụng web.</w:t>
      </w:r>
    </w:p>
    <w:p w14:paraId="65039F80" w14:textId="77777777" w:rsidR="00D021A8" w:rsidRDefault="00D021A8" w:rsidP="00D021A8">
      <w:pPr>
        <w:pStyle w:val="Content"/>
      </w:pPr>
      <w:r w:rsidRPr="00A832C0">
        <w:rPr>
          <w:b/>
          <w:bCs/>
        </w:rPr>
        <w:lastRenderedPageBreak/>
        <w:t>Tích hợp sẵn</w:t>
      </w:r>
      <w:r>
        <w:t>: Streamlit cung cấp một bộ công cụ tích hợp sẵn để tạo các thành phần ứng dụng phổ biến, giúp tiết kiệm thời gian và công sức.</w:t>
      </w:r>
    </w:p>
    <w:p w14:paraId="47B59E9B" w14:textId="570AED81" w:rsidR="00D021A8" w:rsidRDefault="00D021A8" w:rsidP="00D021A8">
      <w:pPr>
        <w:pStyle w:val="Content"/>
      </w:pPr>
      <w:r w:rsidRPr="00A832C0">
        <w:rPr>
          <w:b/>
          <w:bCs/>
        </w:rPr>
        <w:t>Mở rộng</w:t>
      </w:r>
      <w:r>
        <w:t>: Streamlit có thể được mở rộng bằng cách sử dụng Python, cho phép các nhà khoa học dữ liệu và kỹ sư tạo ra các ứng dụng web có tính năng cao.</w:t>
      </w:r>
    </w:p>
    <w:p w14:paraId="64924527" w14:textId="0C20CFE8" w:rsidR="00D021A8" w:rsidRDefault="00D021A8" w:rsidP="00D021A8">
      <w:pPr>
        <w:pStyle w:val="Heading4"/>
      </w:pPr>
      <w:r>
        <w:t>Ứng dụng chính</w:t>
      </w:r>
    </w:p>
    <w:p w14:paraId="4027F5D2" w14:textId="4B420A5B" w:rsidR="00D021A8" w:rsidRPr="00D021A8" w:rsidRDefault="00D021A8" w:rsidP="00D021A8">
      <w:pPr>
        <w:pStyle w:val="Content"/>
      </w:pPr>
      <w:r>
        <w:t>Các ứng dụng chính của Streamlit:</w:t>
      </w:r>
    </w:p>
    <w:p w14:paraId="095FC372" w14:textId="77777777" w:rsidR="00D021A8" w:rsidRDefault="00D021A8" w:rsidP="00D021A8">
      <w:pPr>
        <w:pStyle w:val="Content"/>
        <w:numPr>
          <w:ilvl w:val="0"/>
          <w:numId w:val="37"/>
        </w:numPr>
        <w:ind w:left="1260"/>
      </w:pPr>
      <w:r>
        <w:t>Ứng dụng web hiển thị kết quả của mô hình học máy</w:t>
      </w:r>
    </w:p>
    <w:p w14:paraId="39D99CD2" w14:textId="77777777" w:rsidR="00D021A8" w:rsidRDefault="00D021A8" w:rsidP="00D021A8">
      <w:pPr>
        <w:pStyle w:val="Content"/>
        <w:numPr>
          <w:ilvl w:val="0"/>
          <w:numId w:val="37"/>
        </w:numPr>
        <w:ind w:left="1260"/>
      </w:pPr>
      <w:r>
        <w:t>Ứng dụng web cho phép người dùng tương tác với dữ liệu</w:t>
      </w:r>
    </w:p>
    <w:p w14:paraId="6C61E4CD" w14:textId="77777777" w:rsidR="00D021A8" w:rsidRDefault="00D021A8" w:rsidP="00D021A8">
      <w:pPr>
        <w:pStyle w:val="Content"/>
        <w:numPr>
          <w:ilvl w:val="0"/>
          <w:numId w:val="37"/>
        </w:numPr>
        <w:ind w:left="1260"/>
      </w:pPr>
      <w:r>
        <w:t>Ứng dụng web để tạo đồ thị và biểu đồ</w:t>
      </w:r>
    </w:p>
    <w:p w14:paraId="1B2FB039" w14:textId="02937560" w:rsidR="00D021A8" w:rsidRPr="00D021A8" w:rsidRDefault="00D021A8" w:rsidP="00D021A8">
      <w:pPr>
        <w:pStyle w:val="Content"/>
        <w:numPr>
          <w:ilvl w:val="0"/>
          <w:numId w:val="37"/>
        </w:numPr>
        <w:ind w:left="1260"/>
      </w:pPr>
      <w:r>
        <w:t>Ứng dụng web để chia sẻ ý tưởng với người khác</w:t>
      </w:r>
    </w:p>
    <w:p w14:paraId="51F2445D" w14:textId="18FB5747" w:rsidR="00DD0450" w:rsidRDefault="002337CD" w:rsidP="002337CD">
      <w:pPr>
        <w:pStyle w:val="Heading3"/>
        <w:rPr>
          <w:lang w:val="vi-VN"/>
        </w:rPr>
      </w:pPr>
      <w:bookmarkStart w:id="37" w:name="_Toc143557047"/>
      <w:r>
        <w:t>Fitz</w:t>
      </w:r>
      <w:r>
        <w:rPr>
          <w:lang w:val="vi-VN"/>
        </w:rPr>
        <w:t xml:space="preserve"> – </w:t>
      </w:r>
      <w:r w:rsidRPr="00D021A8">
        <w:rPr>
          <w:i w:val="0"/>
          <w:iCs/>
          <w:lang w:val="vi-VN"/>
        </w:rPr>
        <w:t>tương</w:t>
      </w:r>
      <w:r>
        <w:rPr>
          <w:lang w:val="vi-VN"/>
        </w:rPr>
        <w:t xml:space="preserve"> tác với PDF</w:t>
      </w:r>
      <w:bookmarkEnd w:id="37"/>
    </w:p>
    <w:p w14:paraId="383BD74D" w14:textId="472DCC01" w:rsidR="00E3713C" w:rsidRDefault="00E3713C" w:rsidP="00E3713C">
      <w:pPr>
        <w:pStyle w:val="Content"/>
      </w:pPr>
      <w:r>
        <w:t>Fitz là một thư viện Python được sử dụng để làm việc với tài liệu PDF. Thư viện này cho phép bạn đọc, viết và chỉnh sửa các tập tin PDF bằng cách sử dụng mã nguồn Python. Fitz dựa trên thư viện Poppler, một thư viện mã nguồn mở cho việc xử lý tài liệu PDF.</w:t>
      </w:r>
    </w:p>
    <w:p w14:paraId="7F16B259" w14:textId="6ABF7B83" w:rsidR="002337CD" w:rsidRDefault="00E3713C" w:rsidP="00E3713C">
      <w:pPr>
        <w:pStyle w:val="Content"/>
      </w:pPr>
      <w:r>
        <w:t>Với Fitz, bạn có thể thực hiện các tác vụ như trích xuất văn bản từ PDF, trích xuất hình ảnh, chèn hình ảnh và văn bản vào tập tin PDF, tạo ra các trang PDF mới và thậm chí làm việc với các tệp tin PDF mã hóa bảo mật.</w:t>
      </w:r>
    </w:p>
    <w:p w14:paraId="2613BB78" w14:textId="329C1C05" w:rsidR="00E3713C" w:rsidRDefault="00E3713C" w:rsidP="007138CA">
      <w:pPr>
        <w:pStyle w:val="Heading4"/>
      </w:pPr>
      <w:r>
        <w:t>Ứng dụng chính</w:t>
      </w:r>
    </w:p>
    <w:p w14:paraId="2C2AE00E" w14:textId="2DAD662E" w:rsidR="00E3713C" w:rsidRPr="00E3713C" w:rsidRDefault="00E3713C" w:rsidP="00E3713C">
      <w:pPr>
        <w:pStyle w:val="Content"/>
        <w:rPr>
          <w:u w:val="single"/>
        </w:rPr>
      </w:pPr>
      <w:r w:rsidRPr="00E3713C">
        <w:rPr>
          <w:b/>
          <w:bCs/>
        </w:rPr>
        <w:t>Trích xuất văn bản từ PDF</w:t>
      </w:r>
      <w:r>
        <w:t xml:space="preserve">: Fitz cho phép bạn trích xuất văn bản từ các trang trong tài liệu PDF. Bạn có thể sử dụng chức năng </w:t>
      </w:r>
      <w:r w:rsidRPr="00E3713C">
        <w:rPr>
          <w:b/>
          <w:bCs/>
        </w:rPr>
        <w:t>get_text()</w:t>
      </w:r>
      <w:r>
        <w:t xml:space="preserve"> để lấy nội dung văn bản và xử lý nó theo cách bạn muốn.</w:t>
      </w:r>
    </w:p>
    <w:p w14:paraId="1A1BBC39" w14:textId="18228CF3" w:rsidR="00E3713C" w:rsidRDefault="00E3713C" w:rsidP="00E3713C">
      <w:pPr>
        <w:pStyle w:val="Content"/>
      </w:pPr>
      <w:r w:rsidRPr="00E3713C">
        <w:rPr>
          <w:b/>
          <w:bCs/>
        </w:rPr>
        <w:t>Trích xuất hình ảnh từ PDF</w:t>
      </w:r>
      <w:r>
        <w:t xml:space="preserve">: Fitz cung cấp khả năng trích xuất hình ảnh từ các trang PDF. Bạn có thể sử dụng các phương thức như </w:t>
      </w:r>
      <w:r w:rsidRPr="00E3713C">
        <w:rPr>
          <w:b/>
          <w:bCs/>
        </w:rPr>
        <w:t>get_pixmap()</w:t>
      </w:r>
      <w:r>
        <w:t xml:space="preserve"> để lấy hình ảnh từ trang và lưu chúng dưới dạng các đối tượng hình ảnh.</w:t>
      </w:r>
    </w:p>
    <w:p w14:paraId="5A24159F" w14:textId="70366BAD" w:rsidR="00E3713C" w:rsidRPr="00E3713C" w:rsidRDefault="00E3713C" w:rsidP="00E3713C">
      <w:pPr>
        <w:pStyle w:val="Content"/>
      </w:pPr>
      <w:r w:rsidRPr="00E3713C">
        <w:rPr>
          <w:b/>
          <w:bCs/>
        </w:rPr>
        <w:t>Chèn hình ảnh và văn bản vào PDF</w:t>
      </w:r>
      <w:r>
        <w:t>: Bạn có thể sử dụng Fitz để thêm hình ảnh và văn bản vào tài liệu PDF. Việc này rất hữu ích khi bạn muốn tạo các trang bìa, chú thích hoặc bất kỳ phần tử nào khác vào tài liệu.</w:t>
      </w:r>
    </w:p>
    <w:p w14:paraId="7CFD46FF" w14:textId="7BDB94CF" w:rsidR="00E3713C" w:rsidRDefault="00E3713C" w:rsidP="00E3713C">
      <w:pPr>
        <w:pStyle w:val="Content"/>
      </w:pPr>
      <w:r w:rsidRPr="00E3713C">
        <w:rPr>
          <w:b/>
          <w:bCs/>
        </w:rPr>
        <w:lastRenderedPageBreak/>
        <w:t>Chỉnh sửa tài liệu PDF</w:t>
      </w:r>
      <w:r>
        <w:t>: Fitz cho phép bạn thực hiện các thay đổi trong tài liệu PDF, chẳng hạn như xoay trang, thay đổi kích thước trang, thay đổi font chữ và màu sắc.</w:t>
      </w:r>
    </w:p>
    <w:p w14:paraId="6D1F82D6" w14:textId="4AD2B24C" w:rsidR="00E3713C" w:rsidRDefault="00E3713C" w:rsidP="00E3713C">
      <w:pPr>
        <w:pStyle w:val="Content"/>
      </w:pPr>
      <w:r w:rsidRPr="00E3713C">
        <w:rPr>
          <w:b/>
          <w:bCs/>
        </w:rPr>
        <w:t>Tạo trang PDF mới</w:t>
      </w:r>
      <w:r>
        <w:t>: Bạn có thể sử dụng Fitz để tạo các trang PDF mới và thêm nội dung vào chúng. Điều này rất hữu ích khi bạn muốn tạo tài liệu PDF động từ dữ liệu tự động sinh ra.</w:t>
      </w:r>
    </w:p>
    <w:p w14:paraId="192F3BB4" w14:textId="59730BB7" w:rsidR="00E3713C" w:rsidRDefault="00E3713C" w:rsidP="00E3713C">
      <w:pPr>
        <w:pStyle w:val="Content"/>
      </w:pPr>
      <w:r w:rsidRPr="00E3713C">
        <w:rPr>
          <w:b/>
          <w:bCs/>
        </w:rPr>
        <w:t>Xử lý tệp PDF mã hóa bảo mật</w:t>
      </w:r>
      <w:r>
        <w:t>: Fitz cũng hỗ trợ làm việc với các tài liệu PDF được mã hóa bảo mật. Bạn có thể thực hiện các thao tác như trích xuất nội dung từ tài liệu mã hóa, cung cấp mật khẩu để mở tài liệu, và thậm chí là gỡ bỏ mật khẩu khỏi tài liệu.</w:t>
      </w:r>
    </w:p>
    <w:p w14:paraId="052E6C0D" w14:textId="6262D956" w:rsidR="00E3713C" w:rsidRDefault="00E3713C" w:rsidP="00E3713C">
      <w:pPr>
        <w:pStyle w:val="Content"/>
      </w:pPr>
      <w:r w:rsidRPr="00E3713C">
        <w:rPr>
          <w:b/>
          <w:bCs/>
        </w:rPr>
        <w:t>Trích xuất metadata</w:t>
      </w:r>
      <w:r>
        <w:t>: Fitz cho phép bạn truy cập và trích xuất thông tin metadata từ tài liệu PDF, chẳng hạn như tiêu đề, tác giả, ngày tạo và nhiều thông tin khác.</w:t>
      </w:r>
    </w:p>
    <w:p w14:paraId="06C72B5E" w14:textId="3F4CB33B" w:rsidR="00E3713C" w:rsidRPr="00E3713C" w:rsidRDefault="00E3713C" w:rsidP="00E3713C">
      <w:pPr>
        <w:pStyle w:val="Content"/>
      </w:pPr>
      <w:r w:rsidRPr="00E3713C">
        <w:rPr>
          <w:b/>
          <w:bCs/>
        </w:rPr>
        <w:t>Chuyển đổi PDF sang hình ảnh</w:t>
      </w:r>
      <w:r>
        <w:t>: Fitz cung cấp các phương thức để chuyển đổi các trang PDF thành các hình ảnh, giúp bạn tạo ra các tệp hình ảnh PNG, JPEG hoặc TIFF từ tài liệu PDF.</w:t>
      </w:r>
    </w:p>
    <w:p w14:paraId="4FFF9136" w14:textId="77777777" w:rsidR="00AE6570" w:rsidRDefault="00AE6570" w:rsidP="00AE6570">
      <w:pPr>
        <w:pStyle w:val="Heading1"/>
      </w:pPr>
      <w:bookmarkStart w:id="38" w:name="_Toc143557048"/>
      <w:r>
        <w:t>KẾT QUẢ VÀ PHÂN TÍCH</w:t>
      </w:r>
      <w:bookmarkEnd w:id="24"/>
      <w:bookmarkEnd w:id="38"/>
    </w:p>
    <w:p w14:paraId="1A72B683" w14:textId="77777777" w:rsidR="00AE6570" w:rsidRPr="001A16D9" w:rsidRDefault="00AE6570" w:rsidP="00AE6570">
      <w:pPr>
        <w:pStyle w:val="Heading2"/>
      </w:pPr>
      <w:bookmarkStart w:id="39" w:name="_Toc2809923"/>
      <w:bookmarkStart w:id="40" w:name="_Toc143557049"/>
      <w:r>
        <w:t>Phương pháp tiếp cận</w:t>
      </w:r>
      <w:bookmarkEnd w:id="39"/>
      <w:bookmarkEnd w:id="40"/>
    </w:p>
    <w:p w14:paraId="4DFBFD0F" w14:textId="3ECFF3B3" w:rsidR="00DD0450" w:rsidRDefault="00DD0450" w:rsidP="00DD0450">
      <w:pPr>
        <w:pStyle w:val="Heading3"/>
        <w:rPr>
          <w:rStyle w:val="SubtleEmphasis"/>
          <w:lang w:val="vi-VN"/>
        </w:rPr>
      </w:pPr>
      <w:bookmarkStart w:id="41" w:name="_Toc143557050"/>
      <w:bookmarkStart w:id="42" w:name="_Toc2809924"/>
      <w:r>
        <w:rPr>
          <w:rStyle w:val="SubtleEmphasis"/>
        </w:rPr>
        <w:t>Pipeline</w:t>
      </w:r>
      <w:r>
        <w:rPr>
          <w:rStyle w:val="SubtleEmphasis"/>
          <w:lang w:val="vi-VN"/>
        </w:rPr>
        <w:t xml:space="preserve"> data</w:t>
      </w:r>
      <w:bookmarkEnd w:id="41"/>
    </w:p>
    <w:p w14:paraId="7F708CF7" w14:textId="1C581C72" w:rsidR="00DD0450" w:rsidRDefault="00DD0450" w:rsidP="00DD0450">
      <w:pPr>
        <w:rPr>
          <w:lang w:val="vi-VN"/>
        </w:rPr>
      </w:pPr>
      <w:r>
        <w:rPr>
          <w:lang w:val="vi-VN"/>
        </w:rPr>
        <w:t>Thu thập data từ các file pdf (quy chế, quy định được tải trên web của trường)</w:t>
      </w:r>
    </w:p>
    <w:p w14:paraId="560813DA" w14:textId="4097BDDC" w:rsidR="002337CD" w:rsidRDefault="002337CD" w:rsidP="00DD0450">
      <w:pPr>
        <w:rPr>
          <w:lang w:val="vi-VN"/>
        </w:rPr>
      </w:pPr>
      <w:r w:rsidRPr="002337CD">
        <w:rPr>
          <w:noProof/>
          <w:lang w:val="vi-VN"/>
        </w:rPr>
        <w:drawing>
          <wp:inline distT="0" distB="0" distL="0" distR="0" wp14:anchorId="185B8913" wp14:editId="4548AC60">
            <wp:extent cx="5486400" cy="1682750"/>
            <wp:effectExtent l="0" t="0" r="0" b="0"/>
            <wp:docPr id="189476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69074" name=""/>
                    <pic:cNvPicPr/>
                  </pic:nvPicPr>
                  <pic:blipFill>
                    <a:blip r:embed="rId19"/>
                    <a:stretch>
                      <a:fillRect/>
                    </a:stretch>
                  </pic:blipFill>
                  <pic:spPr>
                    <a:xfrm>
                      <a:off x="0" y="0"/>
                      <a:ext cx="5486400" cy="1682750"/>
                    </a:xfrm>
                    <a:prstGeom prst="rect">
                      <a:avLst/>
                    </a:prstGeom>
                  </pic:spPr>
                </pic:pic>
              </a:graphicData>
            </a:graphic>
          </wp:inline>
        </w:drawing>
      </w:r>
    </w:p>
    <w:p w14:paraId="6BA06343" w14:textId="77777777" w:rsidR="002337CD" w:rsidRPr="00DD0450" w:rsidRDefault="002337CD" w:rsidP="00DD0450">
      <w:pPr>
        <w:rPr>
          <w:lang w:val="vi-VN"/>
        </w:rPr>
      </w:pPr>
    </w:p>
    <w:p w14:paraId="2676CCAB" w14:textId="5728092E" w:rsidR="00AE6570" w:rsidRDefault="00DD0450" w:rsidP="00AE6570">
      <w:pPr>
        <w:pStyle w:val="Heading2"/>
        <w:rPr>
          <w:rStyle w:val="SubtleEmphasis"/>
        </w:rPr>
      </w:pPr>
      <w:bookmarkStart w:id="43" w:name="_Toc143557051"/>
      <w:r>
        <w:rPr>
          <w:rStyle w:val="SubtleEmphasis"/>
        </w:rPr>
        <w:lastRenderedPageBreak/>
        <w:t>Kết quả và phân tích</w:t>
      </w:r>
      <w:bookmarkEnd w:id="42"/>
      <w:bookmarkEnd w:id="43"/>
    </w:p>
    <w:p w14:paraId="369683CA" w14:textId="77777777" w:rsidR="00AE6570" w:rsidRDefault="009D794C" w:rsidP="00AE6570">
      <w:pPr>
        <w:pStyle w:val="Heading3"/>
      </w:pPr>
      <w:bookmarkStart w:id="44" w:name="_Toc2809925"/>
      <w:bookmarkStart w:id="45" w:name="_Toc143557052"/>
      <w:r>
        <w:t xml:space="preserve">Khảo sát thông số A </w:t>
      </w:r>
      <w:bookmarkEnd w:id="44"/>
      <w:r>
        <w:t>(ghi chú: các mục này nên ghi theo câu hỏi nghiên cứu)</w:t>
      </w:r>
      <w:bookmarkEnd w:id="45"/>
    </w:p>
    <w:p w14:paraId="474ABF67" w14:textId="77777777" w:rsidR="00AE6570" w:rsidRDefault="00AE6570" w:rsidP="00AE6570">
      <w:pPr>
        <w:ind w:firstLine="720"/>
      </w:pPr>
      <w:r>
        <w:t>Đưa các hình vẽ</w:t>
      </w:r>
      <w:r w:rsidR="009D794C">
        <w:t xml:space="preserve">, bảng biểu kết quả </w:t>
      </w:r>
      <w:r>
        <w:t xml:space="preserve">tương tự như đã hướng dẫn ở trên. Lưu ý hình vẽ </w:t>
      </w:r>
      <w:r w:rsidR="009D794C">
        <w:t xml:space="preserve">và bảng biểu </w:t>
      </w:r>
      <w:r>
        <w:t xml:space="preserve">bắt buộc phải đi kèm phân tích. Các yếu tố có thể phân tích là ý nghĩa các cực trị, nguyên nhân tăng giảm, nguyên nhân khác biệt giữa các kết quả. </w:t>
      </w:r>
    </w:p>
    <w:p w14:paraId="199D9A80" w14:textId="77777777" w:rsidR="00AE6570" w:rsidRPr="00E02ABF" w:rsidRDefault="00AE6570" w:rsidP="00AE6570">
      <w:pPr>
        <w:pStyle w:val="Heading3"/>
      </w:pPr>
      <w:bookmarkStart w:id="46" w:name="_Toc2809926"/>
      <w:bookmarkStart w:id="47" w:name="_Toc143557053"/>
      <w:r>
        <w:t>Kết quả mô phỏng thông số B</w:t>
      </w:r>
      <w:bookmarkEnd w:id="46"/>
      <w:bookmarkEnd w:id="47"/>
    </w:p>
    <w:p w14:paraId="4E3CF04C" w14:textId="77777777" w:rsidR="00AE6570" w:rsidRDefault="00AE6570" w:rsidP="00AE6570">
      <w:pPr>
        <w:ind w:firstLine="720"/>
      </w:pPr>
      <w:r>
        <w:t xml:space="preserve">Tương tự như trên cho các vấn đề nghiên cứu đã đặt ra. </w:t>
      </w:r>
    </w:p>
    <w:p w14:paraId="12DB7E9C" w14:textId="77777777" w:rsidR="00AE6570" w:rsidRDefault="00AD651E" w:rsidP="00AE6570">
      <w:pPr>
        <w:pStyle w:val="Heading2"/>
      </w:pPr>
      <w:bookmarkStart w:id="48" w:name="_Toc2809927"/>
      <w:bookmarkStart w:id="49" w:name="_Toc143557054"/>
      <w:r>
        <w:t>Kế</w:t>
      </w:r>
      <w:r w:rsidR="00AE6570">
        <w:t>t luận chương</w:t>
      </w:r>
      <w:bookmarkEnd w:id="48"/>
      <w:bookmarkEnd w:id="49"/>
    </w:p>
    <w:p w14:paraId="0994E8D6" w14:textId="77777777" w:rsidR="0090426B" w:rsidRDefault="009D794C" w:rsidP="00AE6570">
      <w:pPr>
        <w:ind w:firstLine="576"/>
      </w:pPr>
      <w:r>
        <w:t>Kế</w:t>
      </w:r>
      <w:r w:rsidR="00AE6570">
        <w:t>t luận ngắn chương 3</w:t>
      </w:r>
      <w:r>
        <w:t>. Tóm tắt lại các ý phân tích và trả lời các câu hỏi nghiên cứu.</w:t>
      </w:r>
    </w:p>
    <w:p w14:paraId="30B51C21" w14:textId="77777777" w:rsidR="00AE6570" w:rsidRDefault="00AE6570" w:rsidP="00AE6570">
      <w:pPr>
        <w:ind w:firstLine="576"/>
      </w:pPr>
    </w:p>
    <w:p w14:paraId="2F04F548" w14:textId="77777777" w:rsidR="00AE6570" w:rsidRDefault="00AE6570">
      <w:pPr>
        <w:spacing w:before="0" w:line="276" w:lineRule="auto"/>
        <w:jc w:val="left"/>
      </w:pPr>
      <w:r>
        <w:br w:type="page"/>
      </w:r>
    </w:p>
    <w:p w14:paraId="6C429615" w14:textId="77777777" w:rsidR="00AE6570" w:rsidRDefault="00AE6570" w:rsidP="00AE6570">
      <w:pPr>
        <w:pStyle w:val="Heading1"/>
      </w:pPr>
      <w:bookmarkStart w:id="50" w:name="_Toc2809928"/>
      <w:bookmarkStart w:id="51" w:name="_Toc143557055"/>
      <w:r>
        <w:lastRenderedPageBreak/>
        <w:t>KẾT LUẬN</w:t>
      </w:r>
      <w:bookmarkEnd w:id="50"/>
      <w:bookmarkEnd w:id="51"/>
    </w:p>
    <w:p w14:paraId="5184960B" w14:textId="77777777" w:rsidR="00800A1F" w:rsidRDefault="00800A1F" w:rsidP="00800A1F">
      <w:pPr>
        <w:pStyle w:val="Heading2"/>
      </w:pPr>
      <w:bookmarkStart w:id="52" w:name="_Toc143557056"/>
      <w:r>
        <w:t>Tóm tắt và kết luận chung</w:t>
      </w:r>
      <w:bookmarkEnd w:id="52"/>
    </w:p>
    <w:p w14:paraId="667D0BEB" w14:textId="77777777" w:rsidR="00800A1F" w:rsidRDefault="00AE6570" w:rsidP="009D794C">
      <w:pPr>
        <w:ind w:firstLine="720"/>
      </w:pPr>
      <w:r>
        <w:t>Trong phần kết luận, trả lời các câu hỏi nghiên cứu đã đ</w:t>
      </w:r>
      <w:r w:rsidR="009D794C">
        <w:t>ặ</w:t>
      </w:r>
      <w:r>
        <w:t>t ra ở chương 1 dựa vào kết quả thực hiện va phân tích trong chương 3. Nêu các điểm đạt, chưa đạt của luận văn.</w:t>
      </w:r>
      <w:r w:rsidR="009D794C">
        <w:t xml:space="preserve"> Nguyên nhân đạt, nguyên nhân chưa đạt và cách khắc phục nếu có. </w:t>
      </w:r>
    </w:p>
    <w:p w14:paraId="663F3419" w14:textId="77777777" w:rsidR="00800A1F" w:rsidRDefault="00800A1F" w:rsidP="00800A1F">
      <w:pPr>
        <w:pStyle w:val="Heading2"/>
      </w:pPr>
      <w:bookmarkStart w:id="53" w:name="_Toc143557057"/>
      <w:r>
        <w:t>Hướng phát triển</w:t>
      </w:r>
      <w:bookmarkEnd w:id="53"/>
    </w:p>
    <w:p w14:paraId="21BE9B58" w14:textId="77777777" w:rsidR="00AE6570" w:rsidRDefault="00AE6570" w:rsidP="009D794C">
      <w:pPr>
        <w:ind w:firstLine="720"/>
      </w:pPr>
      <w:r>
        <w:t>Phần hướng phát triển nêu ngắn gọn, không tràn lan</w:t>
      </w:r>
      <w:r w:rsidR="009D794C">
        <w:t>.</w:t>
      </w:r>
    </w:p>
    <w:p w14:paraId="285A46E7" w14:textId="77777777" w:rsidR="00AE6570" w:rsidRDefault="00AE6570" w:rsidP="00AE6570">
      <w:pPr>
        <w:ind w:firstLine="576"/>
      </w:pPr>
    </w:p>
    <w:p w14:paraId="2A5ECDC8" w14:textId="77777777" w:rsidR="00AE6570" w:rsidRDefault="00AE6570">
      <w:pPr>
        <w:spacing w:before="0" w:line="276" w:lineRule="auto"/>
        <w:jc w:val="left"/>
      </w:pPr>
      <w:r>
        <w:br w:type="page"/>
      </w:r>
    </w:p>
    <w:p w14:paraId="12093E89" w14:textId="77777777" w:rsidR="00361D0B" w:rsidRPr="00361D0B" w:rsidRDefault="00EE7DE5" w:rsidP="00E960F4">
      <w:pPr>
        <w:pStyle w:val="Heading1"/>
        <w:numPr>
          <w:ilvl w:val="0"/>
          <w:numId w:val="0"/>
        </w:numPr>
      </w:pPr>
      <w:bookmarkStart w:id="54" w:name="_Toc143557058"/>
      <w:r>
        <w:lastRenderedPageBreak/>
        <w:t>PHỤ LỤC A</w:t>
      </w:r>
      <w:bookmarkEnd w:id="54"/>
    </w:p>
    <w:p w14:paraId="07B0CF30" w14:textId="77777777" w:rsidR="00361D0B" w:rsidRDefault="00361D0B" w:rsidP="00CB0E34">
      <w:r>
        <w:tab/>
      </w:r>
      <w:r w:rsidR="00EE7DE5">
        <w:t>(Ghi chú: Code chương trình có thể để vào phụ lục A và các chứng minh toán học hỗ trợ có thể để vào phụ lục B)</w:t>
      </w:r>
    </w:p>
    <w:p w14:paraId="25090782" w14:textId="77777777" w:rsidR="00F34EEB" w:rsidRPr="00F34EEB" w:rsidRDefault="00E960F4" w:rsidP="00E960F4">
      <w:pPr>
        <w:pStyle w:val="Heading2"/>
        <w:numPr>
          <w:ilvl w:val="0"/>
          <w:numId w:val="0"/>
        </w:numPr>
        <w:ind w:left="576" w:hanging="576"/>
      </w:pPr>
      <w:bookmarkStart w:id="55" w:name="_Toc98324478"/>
      <w:bookmarkStart w:id="56" w:name="_Toc143557059"/>
      <w:r>
        <w:t>A.</w:t>
      </w:r>
      <w:r w:rsidR="00AF3F98">
        <w:t>1</w:t>
      </w:r>
      <w:r>
        <w:t xml:space="preserve"> </w:t>
      </w:r>
      <w:r>
        <w:tab/>
      </w:r>
      <w:bookmarkEnd w:id="55"/>
      <w:r w:rsidR="00EE7DE5">
        <w:t>Code chương trình giao tiếp Arduino</w:t>
      </w:r>
      <w:bookmarkEnd w:id="56"/>
      <w:r w:rsidR="00EE7DE5">
        <w:t xml:space="preserve"> </w:t>
      </w:r>
    </w:p>
    <w:p w14:paraId="6671BA00" w14:textId="77777777" w:rsidR="00361D0B" w:rsidRDefault="00361D0B" w:rsidP="00CB0E34">
      <w:r>
        <w:tab/>
      </w:r>
      <w:r w:rsidR="00EE7DE5">
        <w:t>(Copy code vào đây)</w:t>
      </w:r>
    </w:p>
    <w:p w14:paraId="33F97F8C" w14:textId="77777777" w:rsidR="00EE7DE5" w:rsidRPr="00F34EEB" w:rsidRDefault="00EE7DE5" w:rsidP="00EE7DE5">
      <w:pPr>
        <w:pStyle w:val="Heading2"/>
        <w:numPr>
          <w:ilvl w:val="0"/>
          <w:numId w:val="0"/>
        </w:numPr>
        <w:ind w:left="576" w:hanging="576"/>
      </w:pPr>
      <w:bookmarkStart w:id="57" w:name="_Toc143557060"/>
      <w:r>
        <w:t xml:space="preserve">A.2 </w:t>
      </w:r>
      <w:r>
        <w:tab/>
        <w:t>Code chương trình xử lý dữ liệu dùng Matlab</w:t>
      </w:r>
      <w:bookmarkEnd w:id="57"/>
      <w:r>
        <w:t xml:space="preserve"> </w:t>
      </w:r>
    </w:p>
    <w:p w14:paraId="059EE6C5" w14:textId="77777777" w:rsidR="00EE7DE5" w:rsidRDefault="00361D0B" w:rsidP="00EE7DE5">
      <w:r>
        <w:tab/>
      </w:r>
      <w:r w:rsidR="00EE7DE5">
        <w:t>(Copy code vào đây)</w:t>
      </w:r>
    </w:p>
    <w:p w14:paraId="3C07BCED" w14:textId="77777777" w:rsidR="003722AD" w:rsidRDefault="003722AD" w:rsidP="003722AD">
      <w:pPr>
        <w:tabs>
          <w:tab w:val="left" w:pos="720"/>
        </w:tabs>
        <w:spacing w:line="420" w:lineRule="auto"/>
      </w:pPr>
    </w:p>
    <w:p w14:paraId="0FE7B421" w14:textId="77777777" w:rsidR="00DC5D8B" w:rsidRDefault="003722AD" w:rsidP="00DC5D8B">
      <w:r>
        <w:br w:type="page"/>
      </w:r>
      <w:bookmarkEnd w:id="0"/>
    </w:p>
    <w:p w14:paraId="013816F1" w14:textId="1FF1D1BC" w:rsidR="00DD0450" w:rsidRPr="00DD0450" w:rsidRDefault="00EE7DE5" w:rsidP="0029294E">
      <w:pPr>
        <w:pStyle w:val="Heading1"/>
        <w:numPr>
          <w:ilvl w:val="0"/>
          <w:numId w:val="0"/>
        </w:numPr>
        <w:rPr>
          <w:noProof/>
        </w:rPr>
      </w:pPr>
      <w:bookmarkStart w:id="58" w:name="_Toc143557061"/>
      <w:r>
        <w:lastRenderedPageBreak/>
        <w:t>TÀI LIỆU THAM KHẢO</w:t>
      </w:r>
      <w:bookmarkEnd w:id="58"/>
      <w:r w:rsidR="00322FBE">
        <w:rPr>
          <w:noProof/>
        </w:rPr>
        <w:fldChar w:fldCharType="begin"/>
      </w:r>
      <w:r w:rsidR="00322FBE">
        <w:instrText xml:space="preserve"> ADDIN EN.REFLIST </w:instrText>
      </w:r>
      <w:r w:rsidR="00322FBE">
        <w:rPr>
          <w:noProof/>
        </w:rPr>
        <w:fldChar w:fldCharType="separate"/>
      </w:r>
    </w:p>
    <w:p w14:paraId="06A5BC60" w14:textId="77777777" w:rsidR="00DD0450" w:rsidRPr="00DD0450" w:rsidRDefault="00DD0450" w:rsidP="00DD0450">
      <w:pPr>
        <w:pStyle w:val="EndNoteBibliography"/>
        <w:spacing w:after="0"/>
        <w:ind w:left="720" w:hanging="720"/>
      </w:pPr>
      <w:bookmarkStart w:id="59" w:name="_ENREF_1"/>
      <w:r w:rsidRPr="00DD0450">
        <w:t>[1]</w:t>
      </w:r>
      <w:r w:rsidRPr="00DD0450">
        <w:tab/>
        <w:t xml:space="preserve">S. S. S. R. Rautela, "Chatbot: A Bridge Between Technology and Learn," </w:t>
      </w:r>
      <w:r w:rsidRPr="00DD0450">
        <w:rPr>
          <w:i/>
        </w:rPr>
        <w:t xml:space="preserve">2022 International Conference on Cyber Resilience (ICCR), </w:t>
      </w:r>
      <w:r w:rsidRPr="00DD0450">
        <w:t>2022.</w:t>
      </w:r>
      <w:bookmarkEnd w:id="59"/>
    </w:p>
    <w:p w14:paraId="5204FE26" w14:textId="60A8796C" w:rsidR="00DD0450" w:rsidRPr="00DD0450" w:rsidRDefault="00DD0450" w:rsidP="00DD0450">
      <w:pPr>
        <w:pStyle w:val="EndNoteBibliography"/>
        <w:spacing w:after="0"/>
        <w:ind w:left="720" w:hanging="720"/>
      </w:pPr>
      <w:bookmarkStart w:id="60" w:name="_ENREF_2"/>
      <w:r w:rsidRPr="00DD0450">
        <w:t>[2]</w:t>
      </w:r>
      <w:r w:rsidRPr="00DD0450">
        <w:tab/>
        <w:t xml:space="preserve">R. Mursalzade. "Introducing Answer Bot." </w:t>
      </w:r>
      <w:hyperlink r:id="rId20" w:history="1">
        <w:r w:rsidRPr="00DD0450">
          <w:rPr>
            <w:rStyle w:val="Hyperlink"/>
          </w:rPr>
          <w:t>https://www.zendesk.com/blog/introducing-answer-bot/</w:t>
        </w:r>
      </w:hyperlink>
      <w:r w:rsidRPr="00DD0450">
        <w:t xml:space="preserve"> (accessed.</w:t>
      </w:r>
      <w:bookmarkEnd w:id="60"/>
    </w:p>
    <w:p w14:paraId="40D14653" w14:textId="4FB8356F" w:rsidR="00DD0450" w:rsidRPr="00DD0450" w:rsidRDefault="00DD0450" w:rsidP="00DD0450">
      <w:pPr>
        <w:pStyle w:val="EndNoteBibliography"/>
        <w:spacing w:after="0"/>
        <w:ind w:left="720" w:hanging="720"/>
      </w:pPr>
      <w:bookmarkStart w:id="61" w:name="_ENREF_3"/>
      <w:r w:rsidRPr="00DD0450">
        <w:t>[3]</w:t>
      </w:r>
      <w:r w:rsidRPr="00DD0450">
        <w:tab/>
        <w:t xml:space="preserve">S. Singapore. "Sephora Virtual Artist | Sephora Singapore." </w:t>
      </w:r>
      <w:hyperlink r:id="rId21" w:history="1">
        <w:r w:rsidRPr="00DD0450">
          <w:rPr>
            <w:rStyle w:val="Hyperlink"/>
          </w:rPr>
          <w:t>https://www.sephora.sg/pages/virtual-artist</w:t>
        </w:r>
      </w:hyperlink>
      <w:r w:rsidRPr="00DD0450">
        <w:t xml:space="preserve"> (accessed.</w:t>
      </w:r>
      <w:bookmarkEnd w:id="61"/>
    </w:p>
    <w:p w14:paraId="54670F3C" w14:textId="06469180" w:rsidR="00DD0450" w:rsidRPr="00DD0450" w:rsidRDefault="00DD0450" w:rsidP="00DD0450">
      <w:pPr>
        <w:pStyle w:val="EndNoteBibliography"/>
        <w:spacing w:after="0"/>
        <w:ind w:left="720" w:hanging="720"/>
      </w:pPr>
      <w:bookmarkStart w:id="62" w:name="_ENREF_4"/>
      <w:r w:rsidRPr="00DD0450">
        <w:t>[4]</w:t>
      </w:r>
      <w:r w:rsidRPr="00DD0450">
        <w:tab/>
        <w:t xml:space="preserve">"Babylon." </w:t>
      </w:r>
      <w:hyperlink r:id="rId22" w:history="1">
        <w:r w:rsidRPr="00DD0450">
          <w:rPr>
            <w:rStyle w:val="Hyperlink"/>
          </w:rPr>
          <w:t>https://www.babylonhealth.com/</w:t>
        </w:r>
      </w:hyperlink>
      <w:r w:rsidRPr="00DD0450">
        <w:t xml:space="preserve"> (accessed.</w:t>
      </w:r>
      <w:bookmarkEnd w:id="62"/>
    </w:p>
    <w:p w14:paraId="7F3DE42D" w14:textId="2C7009C1" w:rsidR="00DD0450" w:rsidRPr="00DD0450" w:rsidRDefault="00DD0450" w:rsidP="00DD0450">
      <w:pPr>
        <w:pStyle w:val="EndNoteBibliography"/>
        <w:spacing w:after="0"/>
        <w:ind w:left="720" w:hanging="720"/>
      </w:pPr>
      <w:bookmarkStart w:id="63" w:name="_ENREF_5"/>
      <w:r w:rsidRPr="00DD0450">
        <w:t>[5]</w:t>
      </w:r>
      <w:r w:rsidRPr="00DD0450">
        <w:tab/>
        <w:t xml:space="preserve">"Erica - Bank of America Mobile Banking app." </w:t>
      </w:r>
      <w:hyperlink r:id="rId23" w:history="1">
        <w:r w:rsidRPr="00DD0450">
          <w:rPr>
            <w:rStyle w:val="Hyperlink"/>
          </w:rPr>
          <w:t>https://promotions.bankofamerica.com/digitalbanking/mobilebanking/erica</w:t>
        </w:r>
      </w:hyperlink>
      <w:r w:rsidRPr="00DD0450">
        <w:t xml:space="preserve"> (accessed.</w:t>
      </w:r>
      <w:bookmarkEnd w:id="63"/>
    </w:p>
    <w:p w14:paraId="4F034117" w14:textId="6C129130" w:rsidR="00DD0450" w:rsidRPr="00DD0450" w:rsidRDefault="00DD0450" w:rsidP="00DD0450">
      <w:pPr>
        <w:pStyle w:val="EndNoteBibliography"/>
        <w:spacing w:after="0"/>
        <w:ind w:left="720" w:hanging="720"/>
      </w:pPr>
      <w:bookmarkStart w:id="64" w:name="_ENREF_6"/>
      <w:r w:rsidRPr="00DD0450">
        <w:t>[6]</w:t>
      </w:r>
      <w:r w:rsidRPr="00DD0450">
        <w:tab/>
        <w:t xml:space="preserve">"Expedia launches conversational trip planning powered by ChatGPT to inspire members to dream about travel in new ways." </w:t>
      </w:r>
      <w:hyperlink r:id="rId24" w:history="1">
        <w:r w:rsidRPr="00DD0450">
          <w:rPr>
            <w:rStyle w:val="Hyperlink"/>
          </w:rPr>
          <w:t>https://www.expediagroup.com/investors/news-and-events/financial-releases/news/news-details/2023/Chatgpt-Wrote-This-Press-Release--No-It-Didnt-But-It-Can-Now-Assist-With-Travel-Planning-In-The-Expedia-App/default.aspx</w:t>
        </w:r>
      </w:hyperlink>
      <w:r w:rsidRPr="00DD0450">
        <w:t xml:space="preserve"> (accessed.</w:t>
      </w:r>
      <w:bookmarkEnd w:id="64"/>
    </w:p>
    <w:p w14:paraId="3562B6AB" w14:textId="1D5765E6" w:rsidR="00DD0450" w:rsidRPr="00DD0450" w:rsidRDefault="00DD0450" w:rsidP="00DD0450">
      <w:pPr>
        <w:pStyle w:val="EndNoteBibliography"/>
        <w:spacing w:after="0"/>
        <w:ind w:left="720" w:hanging="720"/>
      </w:pPr>
      <w:bookmarkStart w:id="65" w:name="_ENREF_7"/>
      <w:r w:rsidRPr="00DD0450">
        <w:t>[7]</w:t>
      </w:r>
      <w:r w:rsidRPr="00DD0450">
        <w:tab/>
        <w:t xml:space="preserve">K. Johnson. "Recruitment chatbot Mya automates 75% of hiring process." </w:t>
      </w:r>
      <w:hyperlink r:id="rId25" w:history="1">
        <w:r w:rsidRPr="00DD0450">
          <w:rPr>
            <w:rStyle w:val="Hyperlink"/>
          </w:rPr>
          <w:t>https://venturebeat.com/business/recruitment-chatbot-mya-automates-75-of-hiring-process/</w:t>
        </w:r>
      </w:hyperlink>
      <w:r w:rsidRPr="00DD0450">
        <w:t xml:space="preserve"> (accessed.</w:t>
      </w:r>
      <w:bookmarkEnd w:id="65"/>
    </w:p>
    <w:p w14:paraId="41E9B695" w14:textId="64F1FDD1" w:rsidR="00DD0450" w:rsidRPr="00DD0450" w:rsidRDefault="00DD0450" w:rsidP="00DD0450">
      <w:pPr>
        <w:pStyle w:val="EndNoteBibliography"/>
        <w:spacing w:after="0"/>
        <w:ind w:left="720" w:hanging="720"/>
      </w:pPr>
      <w:bookmarkStart w:id="66" w:name="_ENREF_8"/>
      <w:r w:rsidRPr="00DD0450">
        <w:t>[8]</w:t>
      </w:r>
      <w:r w:rsidRPr="00DD0450">
        <w:tab/>
        <w:t xml:space="preserve">"Survey Sparrow Home page." </w:t>
      </w:r>
      <w:hyperlink r:id="rId26" w:history="1">
        <w:r w:rsidRPr="00DD0450">
          <w:rPr>
            <w:rStyle w:val="Hyperlink"/>
          </w:rPr>
          <w:t>https://surveysparrow.com/</w:t>
        </w:r>
      </w:hyperlink>
      <w:r w:rsidRPr="00DD0450">
        <w:t xml:space="preserve"> (accessed.</w:t>
      </w:r>
      <w:bookmarkEnd w:id="66"/>
    </w:p>
    <w:p w14:paraId="2AA8BDBE" w14:textId="73817B32" w:rsidR="00DD0450" w:rsidRPr="00DD0450" w:rsidRDefault="00DD0450" w:rsidP="00DD0450">
      <w:pPr>
        <w:pStyle w:val="EndNoteBibliography"/>
        <w:spacing w:after="0"/>
        <w:ind w:left="720" w:hanging="720"/>
      </w:pPr>
      <w:bookmarkStart w:id="67" w:name="_ENREF_9"/>
      <w:r w:rsidRPr="00DD0450">
        <w:t>[9]</w:t>
      </w:r>
      <w:r w:rsidRPr="00DD0450">
        <w:tab/>
        <w:t xml:space="preserve">K. Brown. "Something Bothering You? Tell It to Woebot." </w:t>
      </w:r>
      <w:hyperlink r:id="rId27" w:history="1">
        <w:r w:rsidRPr="00DD0450">
          <w:rPr>
            <w:rStyle w:val="Hyperlink"/>
          </w:rPr>
          <w:t>https://www.nytimes.com/2021/06/01/health/artificial-intelligence-therapy-woebot.html</w:t>
        </w:r>
      </w:hyperlink>
      <w:r w:rsidRPr="00DD0450">
        <w:t xml:space="preserve"> (accessed.</w:t>
      </w:r>
      <w:bookmarkEnd w:id="67"/>
    </w:p>
    <w:p w14:paraId="2EE0F04A" w14:textId="06B5D2CF" w:rsidR="00DD0450" w:rsidRPr="00DD0450" w:rsidRDefault="00DD0450" w:rsidP="00DD0450">
      <w:pPr>
        <w:pStyle w:val="EndNoteBibliography"/>
        <w:spacing w:after="0"/>
        <w:ind w:left="720" w:hanging="720"/>
      </w:pPr>
      <w:bookmarkStart w:id="68" w:name="_ENREF_10"/>
      <w:r w:rsidRPr="00DD0450">
        <w:t>[10]</w:t>
      </w:r>
      <w:r w:rsidRPr="00DD0450">
        <w:tab/>
        <w:t xml:space="preserve">Đ. Hưng. "ChatGPT: Những quan điểm "sáng" và "tối" trong quá trình “tự động hoá” tri thức." </w:t>
      </w:r>
      <w:hyperlink r:id="rId28" w:history="1">
        <w:r w:rsidRPr="00DD0450">
          <w:rPr>
            <w:rStyle w:val="Hyperlink"/>
          </w:rPr>
          <w:t>https://ictvietnam.vn/chatgpt-nhung-quan-diem-sang-va-toi-trong-qua-trinh-tu-dong-hoa-tri-thuc-56494.html</w:t>
        </w:r>
      </w:hyperlink>
      <w:r w:rsidRPr="00DD0450">
        <w:t xml:space="preserve"> (accessed.</w:t>
      </w:r>
      <w:bookmarkEnd w:id="68"/>
    </w:p>
    <w:p w14:paraId="565A1DAD" w14:textId="77777777" w:rsidR="00DD0450" w:rsidRPr="00DD0450" w:rsidRDefault="00DD0450" w:rsidP="00DD0450">
      <w:pPr>
        <w:pStyle w:val="EndNoteBibliography"/>
        <w:spacing w:after="0"/>
        <w:ind w:left="720" w:hanging="720"/>
      </w:pPr>
      <w:bookmarkStart w:id="69" w:name="_ENREF_11"/>
      <w:r w:rsidRPr="00DD0450">
        <w:t>[11]</w:t>
      </w:r>
      <w:r w:rsidRPr="00DD0450">
        <w:tab/>
        <w:t>N. S. Ashish Vaswani, Niki Parmar, Jakob Uszkoreit, Llion Jones, Aidan N. Gomez, Lukasz Kaiser, Illia Polosukhin, "Attention Is All You Need," 2017.</w:t>
      </w:r>
      <w:bookmarkEnd w:id="69"/>
    </w:p>
    <w:p w14:paraId="350EEFBB" w14:textId="0A707C3B" w:rsidR="00DD0450" w:rsidRPr="00DD0450" w:rsidRDefault="00DD0450" w:rsidP="00DD0450">
      <w:pPr>
        <w:pStyle w:val="EndNoteBibliography"/>
        <w:spacing w:after="0"/>
        <w:ind w:left="720" w:hanging="720"/>
      </w:pPr>
      <w:bookmarkStart w:id="70" w:name="_ENREF_12"/>
      <w:r w:rsidRPr="00DD0450">
        <w:t>[12]</w:t>
      </w:r>
      <w:r w:rsidRPr="00DD0450">
        <w:tab/>
        <w:t xml:space="preserve">T. Vu. "Embedding." </w:t>
      </w:r>
      <w:hyperlink r:id="rId29" w:anchor=":~:text=Embedding%20l%C3%A0%20m%E1%BB%99t%20k%E1%BB%B9%20thu%E1%BA%ADt,m%E1%BB%99t%20vector%20d%E1%BA%A1ng%20one%2Dhot" w:history="1">
        <w:r w:rsidRPr="00DD0450">
          <w:rPr>
            <w:rStyle w:val="Hyperlink"/>
          </w:rPr>
          <w:t>https://machinelearningcoban.com/tabml_book/ch_embedding/embedding.html#:~:text=Embedding%20l%C3%A0%20m%E1%BB%99t%20k%E1%BB%B9%20thu%E1%BA%ADt,m%E1%BB%99t%20vector%20d%E1%BA%A1ng%20one%2Dhot</w:t>
        </w:r>
      </w:hyperlink>
      <w:r w:rsidRPr="00DD0450">
        <w:t>. (accessed.</w:t>
      </w:r>
      <w:bookmarkEnd w:id="70"/>
    </w:p>
    <w:p w14:paraId="3A960B91" w14:textId="221F818D" w:rsidR="00DD0450" w:rsidRPr="00DD0450" w:rsidRDefault="00DD0450" w:rsidP="00DD0450">
      <w:pPr>
        <w:pStyle w:val="EndNoteBibliography"/>
        <w:spacing w:after="0"/>
        <w:ind w:left="720" w:hanging="720"/>
      </w:pPr>
      <w:bookmarkStart w:id="71" w:name="_ENREF_13"/>
      <w:r w:rsidRPr="00DD0450">
        <w:lastRenderedPageBreak/>
        <w:t>[13]</w:t>
      </w:r>
      <w:r w:rsidRPr="00DD0450">
        <w:tab/>
        <w:t xml:space="preserve">A. K. Reddy. "Guide to Chroma DB | A Vector Store for Your Generative AI LLMs." </w:t>
      </w:r>
      <w:hyperlink r:id="rId30" w:history="1">
        <w:r w:rsidRPr="00DD0450">
          <w:rPr>
            <w:rStyle w:val="Hyperlink"/>
          </w:rPr>
          <w:t>https://www.analyticsvidhya.com/blog/2023/07/guide-to-chroma-db-a-vector-store-for-your-generative-ai-llms/</w:t>
        </w:r>
      </w:hyperlink>
      <w:r w:rsidRPr="00DD0450">
        <w:t xml:space="preserve"> (accessed.</w:t>
      </w:r>
      <w:bookmarkEnd w:id="71"/>
    </w:p>
    <w:p w14:paraId="10CD20B3" w14:textId="5DE8A63A" w:rsidR="00DD0450" w:rsidRPr="00DD0450" w:rsidRDefault="00DD0450" w:rsidP="00DD0450">
      <w:pPr>
        <w:pStyle w:val="EndNoteBibliography"/>
        <w:spacing w:after="0"/>
        <w:ind w:left="720" w:hanging="720"/>
      </w:pPr>
      <w:bookmarkStart w:id="72" w:name="_ENREF_14"/>
      <w:r w:rsidRPr="00DD0450">
        <w:t>[14]</w:t>
      </w:r>
      <w:r w:rsidRPr="00DD0450">
        <w:tab/>
        <w:t xml:space="preserve">"Embeddings." </w:t>
      </w:r>
      <w:hyperlink r:id="rId31" w:history="1">
        <w:r w:rsidRPr="00DD0450">
          <w:rPr>
            <w:rStyle w:val="Hyperlink"/>
          </w:rPr>
          <w:t>https://docs.trychroma.com/embeddings</w:t>
        </w:r>
      </w:hyperlink>
      <w:r w:rsidRPr="00DD0450">
        <w:t xml:space="preserve"> (accessed.</w:t>
      </w:r>
      <w:bookmarkEnd w:id="72"/>
    </w:p>
    <w:p w14:paraId="5BAB8AE4" w14:textId="77777777" w:rsidR="00DD0450" w:rsidRPr="00DD0450" w:rsidRDefault="00DD0450" w:rsidP="00DD0450">
      <w:pPr>
        <w:pStyle w:val="EndNoteBibliography"/>
        <w:ind w:left="720" w:hanging="720"/>
      </w:pPr>
      <w:bookmarkStart w:id="73" w:name="_ENREF_15"/>
      <w:r w:rsidRPr="00DD0450">
        <w:t>[15]</w:t>
      </w:r>
      <w:r w:rsidRPr="00DD0450">
        <w:tab/>
        <w:t xml:space="preserve">I. G. Nils Reimers, "Sentence-BERT: Sentence Embeddings using Siamese BERT-Networks," </w:t>
      </w:r>
      <w:r w:rsidRPr="00DD0450">
        <w:rPr>
          <w:i/>
        </w:rPr>
        <w:t xml:space="preserve">EMNLP 2019, </w:t>
      </w:r>
      <w:r w:rsidRPr="00DD0450">
        <w:t>2019.</w:t>
      </w:r>
      <w:bookmarkEnd w:id="73"/>
    </w:p>
    <w:p w14:paraId="1F141378" w14:textId="286C3EA2" w:rsidR="00DC5D8B" w:rsidRPr="00DC5D8B" w:rsidRDefault="00322FBE" w:rsidP="00DC5D8B">
      <w:r>
        <w:fldChar w:fldCharType="end"/>
      </w:r>
    </w:p>
    <w:sectPr w:rsidR="00DC5D8B" w:rsidRPr="00DC5D8B" w:rsidSect="00D522A2">
      <w:headerReference w:type="default" r:id="rId32"/>
      <w:footerReference w:type="default" r:id="rId33"/>
      <w:headerReference w:type="first" r:id="rId34"/>
      <w:footerReference w:type="first" r:id="rId3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F275B" w14:textId="77777777" w:rsidR="001E2390" w:rsidRDefault="001E2390">
      <w:pPr>
        <w:spacing w:before="0" w:after="0" w:line="240" w:lineRule="auto"/>
      </w:pPr>
      <w:r>
        <w:separator/>
      </w:r>
    </w:p>
  </w:endnote>
  <w:endnote w:type="continuationSeparator" w:id="0">
    <w:p w14:paraId="1E7A6108" w14:textId="77777777" w:rsidR="001E2390" w:rsidRDefault="001E23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BDA6F" w14:textId="77777777" w:rsidR="0077309D" w:rsidRDefault="00384C5F" w:rsidP="00CF7AB2">
    <w:pPr>
      <w:pStyle w:val="Footer"/>
      <w:framePr w:wrap="around" w:vAnchor="text" w:hAnchor="margin" w:xAlign="center" w:y="1"/>
      <w:rPr>
        <w:rStyle w:val="PageNumber"/>
      </w:rPr>
    </w:pPr>
    <w:r>
      <w:rPr>
        <w:rStyle w:val="PageNumber"/>
      </w:rPr>
      <w:fldChar w:fldCharType="begin"/>
    </w:r>
    <w:r w:rsidR="0077309D">
      <w:rPr>
        <w:rStyle w:val="PageNumber"/>
      </w:rPr>
      <w:instrText xml:space="preserve">PAGE  </w:instrText>
    </w:r>
    <w:r>
      <w:rPr>
        <w:rStyle w:val="PageNumber"/>
      </w:rPr>
      <w:fldChar w:fldCharType="end"/>
    </w:r>
  </w:p>
  <w:p w14:paraId="2DE7E037" w14:textId="77777777" w:rsidR="0077309D" w:rsidRDefault="00773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08AA7" w14:textId="77777777" w:rsidR="0077309D" w:rsidRDefault="0077309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7E5D4" w14:textId="77777777" w:rsidR="0077309D" w:rsidRDefault="0077309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C4261" w14:textId="77777777" w:rsidR="0077309D" w:rsidRDefault="0077309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E0C82" w14:textId="77777777" w:rsidR="0077309D" w:rsidRDefault="00384C5F">
    <w:pPr>
      <w:pStyle w:val="Footer"/>
      <w:jc w:val="center"/>
    </w:pPr>
    <w:r>
      <w:rPr>
        <w:rStyle w:val="PageNumber"/>
      </w:rPr>
      <w:fldChar w:fldCharType="begin"/>
    </w:r>
    <w:r w:rsidR="0077309D">
      <w:rPr>
        <w:rStyle w:val="PageNumber"/>
      </w:rPr>
      <w:instrText xml:space="preserve"> PAGE </w:instrText>
    </w:r>
    <w:r>
      <w:rPr>
        <w:rStyle w:val="PageNumber"/>
      </w:rPr>
      <w:fldChar w:fldCharType="separate"/>
    </w:r>
    <w:r w:rsidR="003C121C">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A3DDB" w14:textId="77777777" w:rsidR="001E2390" w:rsidRDefault="001E2390">
      <w:pPr>
        <w:spacing w:before="0" w:after="0" w:line="240" w:lineRule="auto"/>
      </w:pPr>
      <w:r>
        <w:separator/>
      </w:r>
    </w:p>
  </w:footnote>
  <w:footnote w:type="continuationSeparator" w:id="0">
    <w:p w14:paraId="59115A00" w14:textId="77777777" w:rsidR="001E2390" w:rsidRDefault="001E23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7D8A3" w14:textId="77777777" w:rsidR="00800A1F" w:rsidRDefault="00800A1F">
    <w:pPr>
      <w:pStyle w:val="Header"/>
      <w:jc w:val="right"/>
    </w:pPr>
  </w:p>
  <w:p w14:paraId="000EB1A5" w14:textId="77777777" w:rsidR="00800A1F" w:rsidRDefault="00BF5702" w:rsidP="00BF5702">
    <w:pPr>
      <w:pStyle w:val="Header"/>
      <w:tabs>
        <w:tab w:val="clear" w:pos="4320"/>
        <w:tab w:val="left" w:pos="86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7CAE" w14:textId="77777777" w:rsidR="0077309D" w:rsidRDefault="00384C5F">
    <w:pPr>
      <w:pStyle w:val="Header"/>
      <w:framePr w:wrap="around" w:vAnchor="text" w:hAnchor="margin" w:xAlign="right" w:y="1"/>
      <w:rPr>
        <w:rStyle w:val="PageNumber"/>
      </w:rPr>
    </w:pPr>
    <w:r>
      <w:rPr>
        <w:rStyle w:val="PageNumber"/>
      </w:rPr>
      <w:fldChar w:fldCharType="begin"/>
    </w:r>
    <w:r w:rsidR="0077309D">
      <w:rPr>
        <w:rStyle w:val="PageNumber"/>
      </w:rPr>
      <w:instrText xml:space="preserve">PAGE  </w:instrText>
    </w:r>
    <w:r>
      <w:rPr>
        <w:rStyle w:val="PageNumber"/>
      </w:rPr>
      <w:fldChar w:fldCharType="separate"/>
    </w:r>
    <w:r w:rsidR="0077309D">
      <w:rPr>
        <w:rStyle w:val="PageNumber"/>
        <w:noProof/>
      </w:rPr>
      <w:t>i</w:t>
    </w:r>
    <w:r>
      <w:rPr>
        <w:rStyle w:val="PageNumber"/>
      </w:rPr>
      <w:fldChar w:fldCharType="end"/>
    </w:r>
  </w:p>
  <w:p w14:paraId="49CA23C2" w14:textId="77777777" w:rsidR="0077309D" w:rsidRDefault="0077309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556A0" w14:textId="77777777" w:rsidR="00BF5702" w:rsidRDefault="00BF5702">
    <w:pPr>
      <w:pStyle w:val="Header"/>
      <w:jc w:val="right"/>
    </w:pPr>
  </w:p>
  <w:p w14:paraId="39993E53" w14:textId="77777777" w:rsidR="00BF5702" w:rsidRDefault="00BF5702" w:rsidP="00BF5702">
    <w:pPr>
      <w:pStyle w:val="Header"/>
      <w:tabs>
        <w:tab w:val="clear" w:pos="4320"/>
        <w:tab w:val="left" w:pos="864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21"/>
      <w:docPartObj>
        <w:docPartGallery w:val="Page Numbers (Top of Page)"/>
        <w:docPartUnique/>
      </w:docPartObj>
    </w:sdtPr>
    <w:sdtContent>
      <w:p w14:paraId="4E67C1F3" w14:textId="77777777" w:rsidR="00BF5702" w:rsidRDefault="00EA31F7">
        <w:pPr>
          <w:pStyle w:val="Header"/>
          <w:jc w:val="right"/>
        </w:pPr>
        <w:r>
          <w:fldChar w:fldCharType="begin"/>
        </w:r>
        <w:r>
          <w:instrText xml:space="preserve"> PAGE   \* MERGEFORMAT </w:instrText>
        </w:r>
        <w:r>
          <w:fldChar w:fldCharType="separate"/>
        </w:r>
        <w:r w:rsidR="00DA20BF">
          <w:rPr>
            <w:noProof/>
          </w:rPr>
          <w:t>ix</w:t>
        </w:r>
        <w:r>
          <w:rPr>
            <w:noProof/>
          </w:rPr>
          <w:fldChar w:fldCharType="end"/>
        </w:r>
      </w:p>
    </w:sdtContent>
  </w:sdt>
  <w:p w14:paraId="7D886F59" w14:textId="77777777" w:rsidR="00BF5702" w:rsidRDefault="00BF5702" w:rsidP="00BF5702">
    <w:pPr>
      <w:pStyle w:val="Header"/>
      <w:tabs>
        <w:tab w:val="clear" w:pos="4320"/>
        <w:tab w:val="left" w:pos="864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15"/>
      <w:docPartObj>
        <w:docPartGallery w:val="Page Numbers (Top of Page)"/>
        <w:docPartUnique/>
      </w:docPartObj>
    </w:sdtPr>
    <w:sdtContent>
      <w:p w14:paraId="69E1623E" w14:textId="77777777" w:rsidR="00BF5702" w:rsidRDefault="00EA31F7">
        <w:pPr>
          <w:pStyle w:val="Header"/>
          <w:jc w:val="right"/>
        </w:pPr>
        <w:r>
          <w:fldChar w:fldCharType="begin"/>
        </w:r>
        <w:r>
          <w:instrText xml:space="preserve"> PAGE   \* MERGEFORMAT </w:instrText>
        </w:r>
        <w:r>
          <w:fldChar w:fldCharType="separate"/>
        </w:r>
        <w:r w:rsidR="00DA20BF">
          <w:rPr>
            <w:noProof/>
          </w:rPr>
          <w:t>i</w:t>
        </w:r>
        <w:r>
          <w:rPr>
            <w:noProof/>
          </w:rPr>
          <w:fldChar w:fldCharType="end"/>
        </w:r>
      </w:p>
    </w:sdtContent>
  </w:sdt>
  <w:p w14:paraId="0682D7C4" w14:textId="77777777" w:rsidR="0077309D" w:rsidRDefault="0077309D" w:rsidP="00BF5702">
    <w:pPr>
      <w:pStyle w:val="Header"/>
      <w:tabs>
        <w:tab w:val="clear" w:pos="4320"/>
        <w:tab w:val="clear" w:pos="8640"/>
      </w:tab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8011847"/>
      <w:docPartObj>
        <w:docPartGallery w:val="Page Numbers (Top of Page)"/>
        <w:docPartUnique/>
      </w:docPartObj>
    </w:sdtPr>
    <w:sdtContent>
      <w:p w14:paraId="04C655B8" w14:textId="5B33FC1D" w:rsidR="00800A1F" w:rsidRDefault="00000000">
        <w:pPr>
          <w:pStyle w:val="Header"/>
        </w:pPr>
        <w:fldSimple w:instr=" STYLEREF  &quot;Heading 1,Heading 1 (Chapter)&quot;  \* MERGEFORMAT ">
          <w:r w:rsidR="004C305B">
            <w:rPr>
              <w:noProof/>
            </w:rPr>
            <w:t>GIỚI THIỆU</w:t>
          </w:r>
        </w:fldSimple>
        <w:r w:rsidR="00800A1F">
          <w:tab/>
        </w:r>
        <w:r w:rsidR="00800A1F">
          <w:tab/>
        </w:r>
        <w:r w:rsidR="00EA31F7">
          <w:fldChar w:fldCharType="begin"/>
        </w:r>
        <w:r w:rsidR="00EA31F7">
          <w:instrText xml:space="preserve"> PAGE  \* Arabic  \* MERGEFORMAT </w:instrText>
        </w:r>
        <w:r w:rsidR="00EA31F7">
          <w:fldChar w:fldCharType="separate"/>
        </w:r>
        <w:r w:rsidR="00DA20BF">
          <w:rPr>
            <w:noProof/>
          </w:rPr>
          <w:t>11</w:t>
        </w:r>
        <w:r w:rsidR="00EA31F7">
          <w:rPr>
            <w:noProof/>
          </w:rPr>
          <w:fldChar w:fldCharType="end"/>
        </w:r>
      </w:p>
      <w:p w14:paraId="47D31663" w14:textId="77777777" w:rsidR="00800A1F" w:rsidRDefault="00000000">
        <w:pPr>
          <w:pStyle w:val="Header"/>
        </w:pPr>
        <w:r>
          <w:pict w14:anchorId="1BEF8DF4">
            <v:rect id="_x0000_i1026" style="width:0;height:1.5pt" o:hralign="center" o:hrstd="t" o:hr="t" fillcolor="#a0a0a0" stroked="f"/>
          </w:pict>
        </w:r>
      </w:p>
    </w:sdtContent>
  </w:sdt>
  <w:p w14:paraId="080EA3B1" w14:textId="77777777" w:rsidR="00800A1F" w:rsidRDefault="00800A1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C8311" w14:textId="77777777" w:rsidR="0077309D" w:rsidRDefault="0077309D">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23122"/>
    <w:multiLevelType w:val="hybridMultilevel"/>
    <w:tmpl w:val="6882CB5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15:restartNumberingAfterBreak="0">
    <w:nsid w:val="08380C19"/>
    <w:multiLevelType w:val="multilevel"/>
    <w:tmpl w:val="4C3C3050"/>
    <w:lvl w:ilvl="0">
      <w:start w:val="1"/>
      <w:numFmt w:val="upperLetter"/>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46338A"/>
    <w:multiLevelType w:val="multilevel"/>
    <w:tmpl w:val="003EC9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BC11D85"/>
    <w:multiLevelType w:val="hybridMultilevel"/>
    <w:tmpl w:val="4D6228C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 w15:restartNumberingAfterBreak="0">
    <w:nsid w:val="0EF91DB9"/>
    <w:multiLevelType w:val="hybridMultilevel"/>
    <w:tmpl w:val="C3C4C2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865C0F"/>
    <w:multiLevelType w:val="hybridMultilevel"/>
    <w:tmpl w:val="0956628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6270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A01151"/>
    <w:multiLevelType w:val="multilevel"/>
    <w:tmpl w:val="5EA2D34E"/>
    <w:lvl w:ilvl="0">
      <w:start w:val="1"/>
      <w:numFmt w:val="decimal"/>
      <w:pStyle w:val="Heading1"/>
      <w:lvlText w:val="CHƯƠNG %1."/>
      <w:lvlJc w:val="right"/>
      <w:pPr>
        <w:ind w:left="360" w:hanging="360"/>
      </w:pPr>
      <w:rPr>
        <w:rFonts w:hint="default"/>
        <w:b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9300C1E"/>
    <w:multiLevelType w:val="multilevel"/>
    <w:tmpl w:val="194614F0"/>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400ABB"/>
    <w:multiLevelType w:val="hybridMultilevel"/>
    <w:tmpl w:val="4F365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0A57A4"/>
    <w:multiLevelType w:val="hybridMultilevel"/>
    <w:tmpl w:val="B5D07546"/>
    <w:lvl w:ilvl="0" w:tplc="3502D7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E4A11"/>
    <w:multiLevelType w:val="hybridMultilevel"/>
    <w:tmpl w:val="4A3423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5FB"/>
    <w:multiLevelType w:val="hybridMultilevel"/>
    <w:tmpl w:val="31389C9C"/>
    <w:lvl w:ilvl="0" w:tplc="C538A8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F47A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1472A8A"/>
    <w:multiLevelType w:val="hybridMultilevel"/>
    <w:tmpl w:val="92987F3C"/>
    <w:lvl w:ilvl="0" w:tplc="922E5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2A6BF1"/>
    <w:multiLevelType w:val="hybridMultilevel"/>
    <w:tmpl w:val="EFEE2E8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6" w15:restartNumberingAfterBreak="0">
    <w:nsid w:val="3F6D7D6D"/>
    <w:multiLevelType w:val="hybridMultilevel"/>
    <w:tmpl w:val="894CB6B4"/>
    <w:lvl w:ilvl="0" w:tplc="A7727494">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9645417"/>
    <w:multiLevelType w:val="multilevel"/>
    <w:tmpl w:val="8D162164"/>
    <w:lvl w:ilvl="0">
      <w:start w:val="1"/>
      <w:numFmt w:val="upperLetter"/>
      <w:lvlText w:val="APPENDIX %1."/>
      <w:lvlJc w:val="left"/>
      <w:pPr>
        <w:ind w:left="720" w:hanging="360"/>
      </w:pPr>
      <w:rPr>
        <w:rFonts w:hint="default"/>
      </w:rPr>
    </w:lvl>
    <w:lvl w:ilvl="1">
      <w:start w:val="1"/>
      <w:numFmt w:val="decimal"/>
      <w:pStyle w:val="Subtitl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C659D2"/>
    <w:multiLevelType w:val="hybridMultilevel"/>
    <w:tmpl w:val="72D013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4DDB0977"/>
    <w:multiLevelType w:val="hybridMultilevel"/>
    <w:tmpl w:val="AC6C355C"/>
    <w:lvl w:ilvl="0" w:tplc="F148E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73868"/>
    <w:multiLevelType w:val="hybridMultilevel"/>
    <w:tmpl w:val="1D42C414"/>
    <w:lvl w:ilvl="0" w:tplc="6CEAC41C">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3F0E67"/>
    <w:multiLevelType w:val="multilevel"/>
    <w:tmpl w:val="0568D2F2"/>
    <w:lvl w:ilvl="0">
      <w:start w:val="1"/>
      <w:numFmt w:val="upperLetter"/>
      <w:pStyle w:val="Title"/>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9513DBA"/>
    <w:multiLevelType w:val="hybridMultilevel"/>
    <w:tmpl w:val="6BEA9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7A5AFE"/>
    <w:multiLevelType w:val="hybridMultilevel"/>
    <w:tmpl w:val="44CA5318"/>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5" w15:restartNumberingAfterBreak="0">
    <w:nsid w:val="5C1E35C2"/>
    <w:multiLevelType w:val="hybridMultilevel"/>
    <w:tmpl w:val="C002B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5B5E79"/>
    <w:multiLevelType w:val="hybridMultilevel"/>
    <w:tmpl w:val="101A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20242"/>
    <w:multiLevelType w:val="hybridMultilevel"/>
    <w:tmpl w:val="C49AE4E4"/>
    <w:lvl w:ilvl="0" w:tplc="4F0E458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8605B5E"/>
    <w:multiLevelType w:val="hybridMultilevel"/>
    <w:tmpl w:val="BD6EDF1E"/>
    <w:lvl w:ilvl="0" w:tplc="4FBA2B7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310963"/>
    <w:multiLevelType w:val="hybridMultilevel"/>
    <w:tmpl w:val="7316A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92908821">
    <w:abstractNumId w:val="17"/>
  </w:num>
  <w:num w:numId="2" w16cid:durableId="2073575401">
    <w:abstractNumId w:val="14"/>
  </w:num>
  <w:num w:numId="3" w16cid:durableId="1945069948">
    <w:abstractNumId w:val="9"/>
  </w:num>
  <w:num w:numId="4" w16cid:durableId="54594843">
    <w:abstractNumId w:val="4"/>
  </w:num>
  <w:num w:numId="5" w16cid:durableId="1346441752">
    <w:abstractNumId w:val="26"/>
  </w:num>
  <w:num w:numId="6" w16cid:durableId="1127774232">
    <w:abstractNumId w:val="23"/>
  </w:num>
  <w:num w:numId="7" w16cid:durableId="1369793242">
    <w:abstractNumId w:val="18"/>
  </w:num>
  <w:num w:numId="8" w16cid:durableId="99616918">
    <w:abstractNumId w:val="2"/>
  </w:num>
  <w:num w:numId="9" w16cid:durableId="19624317">
    <w:abstractNumId w:val="8"/>
  </w:num>
  <w:num w:numId="10" w16cid:durableId="1824198924">
    <w:abstractNumId w:val="18"/>
    <w:lvlOverride w:ilvl="0">
      <w:startOverride w:val="4"/>
    </w:lvlOverride>
    <w:lvlOverride w:ilvl="1">
      <w:startOverride w:val="1"/>
    </w:lvlOverride>
    <w:lvlOverride w:ilvl="2">
      <w:startOverride w:val="1"/>
    </w:lvlOverride>
  </w:num>
  <w:num w:numId="11" w16cid:durableId="1760520846">
    <w:abstractNumId w:val="18"/>
  </w:num>
  <w:num w:numId="12" w16cid:durableId="1428816959">
    <w:abstractNumId w:val="18"/>
  </w:num>
  <w:num w:numId="13" w16cid:durableId="1192840813">
    <w:abstractNumId w:val="18"/>
  </w:num>
  <w:num w:numId="14" w16cid:durableId="1226187018">
    <w:abstractNumId w:val="18"/>
  </w:num>
  <w:num w:numId="15" w16cid:durableId="1494712004">
    <w:abstractNumId w:val="12"/>
  </w:num>
  <w:num w:numId="16" w16cid:durableId="19739008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51636016">
    <w:abstractNumId w:val="10"/>
  </w:num>
  <w:num w:numId="18" w16cid:durableId="1169101973">
    <w:abstractNumId w:val="21"/>
  </w:num>
  <w:num w:numId="19" w16cid:durableId="1236165051">
    <w:abstractNumId w:val="1"/>
  </w:num>
  <w:num w:numId="20" w16cid:durableId="2125886313">
    <w:abstractNumId w:val="22"/>
  </w:num>
  <w:num w:numId="21" w16cid:durableId="1971863242">
    <w:abstractNumId w:val="25"/>
  </w:num>
  <w:num w:numId="22" w16cid:durableId="1448810138">
    <w:abstractNumId w:val="27"/>
  </w:num>
  <w:num w:numId="23" w16cid:durableId="1906799663">
    <w:abstractNumId w:val="7"/>
  </w:num>
  <w:num w:numId="24" w16cid:durableId="552930242">
    <w:abstractNumId w:val="6"/>
  </w:num>
  <w:num w:numId="25" w16cid:durableId="1638728856">
    <w:abstractNumId w:val="13"/>
  </w:num>
  <w:num w:numId="26" w16cid:durableId="988175438">
    <w:abstractNumId w:val="11"/>
  </w:num>
  <w:num w:numId="27" w16cid:durableId="1358116348">
    <w:abstractNumId w:val="5"/>
  </w:num>
  <w:num w:numId="28" w16cid:durableId="2044164984">
    <w:abstractNumId w:val="19"/>
  </w:num>
  <w:num w:numId="29" w16cid:durableId="214002266">
    <w:abstractNumId w:val="0"/>
  </w:num>
  <w:num w:numId="30" w16cid:durableId="1905332614">
    <w:abstractNumId w:val="20"/>
  </w:num>
  <w:num w:numId="31" w16cid:durableId="136530239">
    <w:abstractNumId w:val="28"/>
  </w:num>
  <w:num w:numId="32" w16cid:durableId="877860077">
    <w:abstractNumId w:val="29"/>
  </w:num>
  <w:num w:numId="33" w16cid:durableId="123275529">
    <w:abstractNumId w:val="16"/>
  </w:num>
  <w:num w:numId="34" w16cid:durableId="3672772">
    <w:abstractNumId w:val="24"/>
  </w:num>
  <w:num w:numId="35" w16cid:durableId="925461038">
    <w:abstractNumId w:val="3"/>
  </w:num>
  <w:num w:numId="36" w16cid:durableId="1464275030">
    <w:abstractNumId w:val="15"/>
  </w:num>
  <w:num w:numId="37" w16cid:durableId="171535090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frx2tgtw9waefddnp9rt8e05p5r2ea0z9&quot;&gt;LVTN&lt;record-ids&gt;&lt;item&gt;14&lt;/item&gt;&lt;item&gt;15&lt;/item&gt;&lt;item&gt;16&lt;/item&gt;&lt;item&gt;17&lt;/item&gt;&lt;/record-ids&gt;&lt;/item&gt;&lt;/Libraries&gt;"/>
  </w:docVars>
  <w:rsids>
    <w:rsidRoot w:val="008C1D6E"/>
    <w:rsid w:val="00005E80"/>
    <w:rsid w:val="000200AA"/>
    <w:rsid w:val="00020E84"/>
    <w:rsid w:val="000263A0"/>
    <w:rsid w:val="00026C01"/>
    <w:rsid w:val="00030C4E"/>
    <w:rsid w:val="000344A8"/>
    <w:rsid w:val="00034677"/>
    <w:rsid w:val="000414C6"/>
    <w:rsid w:val="00043D67"/>
    <w:rsid w:val="000452DB"/>
    <w:rsid w:val="00051CB1"/>
    <w:rsid w:val="00053BA9"/>
    <w:rsid w:val="00054E05"/>
    <w:rsid w:val="00060A94"/>
    <w:rsid w:val="00060CC6"/>
    <w:rsid w:val="00060F5D"/>
    <w:rsid w:val="000658C0"/>
    <w:rsid w:val="00066DC6"/>
    <w:rsid w:val="00067D13"/>
    <w:rsid w:val="000705F5"/>
    <w:rsid w:val="00070A27"/>
    <w:rsid w:val="00072809"/>
    <w:rsid w:val="000733AE"/>
    <w:rsid w:val="00075CE4"/>
    <w:rsid w:val="000801E9"/>
    <w:rsid w:val="0008151B"/>
    <w:rsid w:val="000820B9"/>
    <w:rsid w:val="00083A29"/>
    <w:rsid w:val="00086067"/>
    <w:rsid w:val="00095EDD"/>
    <w:rsid w:val="000A4CBC"/>
    <w:rsid w:val="000A5C5A"/>
    <w:rsid w:val="000A7153"/>
    <w:rsid w:val="000A768C"/>
    <w:rsid w:val="000B2B34"/>
    <w:rsid w:val="000B5179"/>
    <w:rsid w:val="000B68C0"/>
    <w:rsid w:val="000C04D8"/>
    <w:rsid w:val="000C4E3D"/>
    <w:rsid w:val="000C7471"/>
    <w:rsid w:val="000C7F28"/>
    <w:rsid w:val="000D0D7F"/>
    <w:rsid w:val="000D2FC7"/>
    <w:rsid w:val="000D5B79"/>
    <w:rsid w:val="000E0E6C"/>
    <w:rsid w:val="000E2D3D"/>
    <w:rsid w:val="000E4F87"/>
    <w:rsid w:val="000F2D68"/>
    <w:rsid w:val="000F4DEA"/>
    <w:rsid w:val="000F7D36"/>
    <w:rsid w:val="0012067F"/>
    <w:rsid w:val="00122FE7"/>
    <w:rsid w:val="00130E2C"/>
    <w:rsid w:val="00135152"/>
    <w:rsid w:val="001361D2"/>
    <w:rsid w:val="00137A6C"/>
    <w:rsid w:val="001413C8"/>
    <w:rsid w:val="00141555"/>
    <w:rsid w:val="00142D3C"/>
    <w:rsid w:val="001512ED"/>
    <w:rsid w:val="0015477B"/>
    <w:rsid w:val="001561F7"/>
    <w:rsid w:val="0016421F"/>
    <w:rsid w:val="00166B87"/>
    <w:rsid w:val="001720CC"/>
    <w:rsid w:val="00176075"/>
    <w:rsid w:val="001854E3"/>
    <w:rsid w:val="0019578E"/>
    <w:rsid w:val="00195833"/>
    <w:rsid w:val="00196813"/>
    <w:rsid w:val="001A00C1"/>
    <w:rsid w:val="001A16D9"/>
    <w:rsid w:val="001A2DEB"/>
    <w:rsid w:val="001B5CBD"/>
    <w:rsid w:val="001C28EC"/>
    <w:rsid w:val="001D28EA"/>
    <w:rsid w:val="001D33AC"/>
    <w:rsid w:val="001D6B0D"/>
    <w:rsid w:val="001E2390"/>
    <w:rsid w:val="001E3621"/>
    <w:rsid w:val="001E7481"/>
    <w:rsid w:val="001F1370"/>
    <w:rsid w:val="001F5800"/>
    <w:rsid w:val="00201915"/>
    <w:rsid w:val="002031AC"/>
    <w:rsid w:val="002038BC"/>
    <w:rsid w:val="00204361"/>
    <w:rsid w:val="00204AD7"/>
    <w:rsid w:val="00211533"/>
    <w:rsid w:val="0021240C"/>
    <w:rsid w:val="00222105"/>
    <w:rsid w:val="00230118"/>
    <w:rsid w:val="002337CD"/>
    <w:rsid w:val="0023455F"/>
    <w:rsid w:val="002346C3"/>
    <w:rsid w:val="0024095A"/>
    <w:rsid w:val="00241A3B"/>
    <w:rsid w:val="00252EBA"/>
    <w:rsid w:val="002550DC"/>
    <w:rsid w:val="00255250"/>
    <w:rsid w:val="00257B61"/>
    <w:rsid w:val="00257BF5"/>
    <w:rsid w:val="002623E7"/>
    <w:rsid w:val="00265368"/>
    <w:rsid w:val="00270092"/>
    <w:rsid w:val="0028042E"/>
    <w:rsid w:val="00284868"/>
    <w:rsid w:val="0029294E"/>
    <w:rsid w:val="00295D0D"/>
    <w:rsid w:val="002A15D1"/>
    <w:rsid w:val="002A2BCD"/>
    <w:rsid w:val="002A65D5"/>
    <w:rsid w:val="002B695B"/>
    <w:rsid w:val="002C0243"/>
    <w:rsid w:val="002C3B78"/>
    <w:rsid w:val="002D1196"/>
    <w:rsid w:val="002D2F26"/>
    <w:rsid w:val="002F1938"/>
    <w:rsid w:val="00306B58"/>
    <w:rsid w:val="003133B4"/>
    <w:rsid w:val="0031765F"/>
    <w:rsid w:val="00322FBE"/>
    <w:rsid w:val="00324EB5"/>
    <w:rsid w:val="0032658A"/>
    <w:rsid w:val="00335BD6"/>
    <w:rsid w:val="003451DB"/>
    <w:rsid w:val="00346C8E"/>
    <w:rsid w:val="0034728A"/>
    <w:rsid w:val="003525D1"/>
    <w:rsid w:val="00354CAD"/>
    <w:rsid w:val="00361C41"/>
    <w:rsid w:val="00361D0B"/>
    <w:rsid w:val="00366C53"/>
    <w:rsid w:val="003722AD"/>
    <w:rsid w:val="00374D39"/>
    <w:rsid w:val="00383692"/>
    <w:rsid w:val="00384C5F"/>
    <w:rsid w:val="00390C60"/>
    <w:rsid w:val="003A1FA3"/>
    <w:rsid w:val="003A4E7D"/>
    <w:rsid w:val="003B6C66"/>
    <w:rsid w:val="003B70C7"/>
    <w:rsid w:val="003B755E"/>
    <w:rsid w:val="003C121C"/>
    <w:rsid w:val="003C2033"/>
    <w:rsid w:val="003C2EA7"/>
    <w:rsid w:val="003C42B0"/>
    <w:rsid w:val="003D1A12"/>
    <w:rsid w:val="003D250E"/>
    <w:rsid w:val="003D5E4F"/>
    <w:rsid w:val="003D6A12"/>
    <w:rsid w:val="003E0689"/>
    <w:rsid w:val="003E6642"/>
    <w:rsid w:val="00402783"/>
    <w:rsid w:val="004131AD"/>
    <w:rsid w:val="00425EF5"/>
    <w:rsid w:val="004324FB"/>
    <w:rsid w:val="00444029"/>
    <w:rsid w:val="00445C66"/>
    <w:rsid w:val="00447477"/>
    <w:rsid w:val="004479BC"/>
    <w:rsid w:val="00450935"/>
    <w:rsid w:val="00451237"/>
    <w:rsid w:val="004514A3"/>
    <w:rsid w:val="00452A11"/>
    <w:rsid w:val="00455D09"/>
    <w:rsid w:val="00463EBC"/>
    <w:rsid w:val="00466ED6"/>
    <w:rsid w:val="0047447E"/>
    <w:rsid w:val="00483832"/>
    <w:rsid w:val="00491604"/>
    <w:rsid w:val="00493988"/>
    <w:rsid w:val="00494659"/>
    <w:rsid w:val="00497BCA"/>
    <w:rsid w:val="004A1D30"/>
    <w:rsid w:val="004A290D"/>
    <w:rsid w:val="004B4679"/>
    <w:rsid w:val="004B78C8"/>
    <w:rsid w:val="004C0AB3"/>
    <w:rsid w:val="004C305B"/>
    <w:rsid w:val="004D4356"/>
    <w:rsid w:val="004D77D3"/>
    <w:rsid w:val="004E0EC1"/>
    <w:rsid w:val="004E1003"/>
    <w:rsid w:val="004E1C70"/>
    <w:rsid w:val="004E37B0"/>
    <w:rsid w:val="004F4297"/>
    <w:rsid w:val="00502C66"/>
    <w:rsid w:val="00504FB7"/>
    <w:rsid w:val="005064AB"/>
    <w:rsid w:val="005073F7"/>
    <w:rsid w:val="0051634C"/>
    <w:rsid w:val="005169D7"/>
    <w:rsid w:val="005263E7"/>
    <w:rsid w:val="0053071D"/>
    <w:rsid w:val="005309C6"/>
    <w:rsid w:val="005443F5"/>
    <w:rsid w:val="005452F7"/>
    <w:rsid w:val="005544C8"/>
    <w:rsid w:val="0056257A"/>
    <w:rsid w:val="0056303A"/>
    <w:rsid w:val="0056421C"/>
    <w:rsid w:val="00574CCC"/>
    <w:rsid w:val="005905E1"/>
    <w:rsid w:val="005909F3"/>
    <w:rsid w:val="00596A9A"/>
    <w:rsid w:val="00596D03"/>
    <w:rsid w:val="005A136B"/>
    <w:rsid w:val="005A236D"/>
    <w:rsid w:val="005A2CDF"/>
    <w:rsid w:val="005A61F3"/>
    <w:rsid w:val="005B3B23"/>
    <w:rsid w:val="005B5CBB"/>
    <w:rsid w:val="005B6311"/>
    <w:rsid w:val="005B7A57"/>
    <w:rsid w:val="005C066C"/>
    <w:rsid w:val="005C76A9"/>
    <w:rsid w:val="005D1492"/>
    <w:rsid w:val="005D5D9D"/>
    <w:rsid w:val="005F0356"/>
    <w:rsid w:val="005F26DD"/>
    <w:rsid w:val="005F56B5"/>
    <w:rsid w:val="005F65C4"/>
    <w:rsid w:val="006046F1"/>
    <w:rsid w:val="006131FF"/>
    <w:rsid w:val="006255FC"/>
    <w:rsid w:val="00627996"/>
    <w:rsid w:val="00631B18"/>
    <w:rsid w:val="006330D4"/>
    <w:rsid w:val="00643085"/>
    <w:rsid w:val="00643CB0"/>
    <w:rsid w:val="00645C60"/>
    <w:rsid w:val="00657BF6"/>
    <w:rsid w:val="006641A6"/>
    <w:rsid w:val="006649AE"/>
    <w:rsid w:val="0066725B"/>
    <w:rsid w:val="00671E9C"/>
    <w:rsid w:val="00672384"/>
    <w:rsid w:val="006745A7"/>
    <w:rsid w:val="0067534F"/>
    <w:rsid w:val="00682A56"/>
    <w:rsid w:val="00690255"/>
    <w:rsid w:val="0069456E"/>
    <w:rsid w:val="006B2BB1"/>
    <w:rsid w:val="006B5632"/>
    <w:rsid w:val="006C6D36"/>
    <w:rsid w:val="006C7118"/>
    <w:rsid w:val="006D0E7A"/>
    <w:rsid w:val="006D432D"/>
    <w:rsid w:val="006D5CF4"/>
    <w:rsid w:val="00700731"/>
    <w:rsid w:val="0070206D"/>
    <w:rsid w:val="00705800"/>
    <w:rsid w:val="00705FBF"/>
    <w:rsid w:val="0071266A"/>
    <w:rsid w:val="007203DD"/>
    <w:rsid w:val="00755A4C"/>
    <w:rsid w:val="007600E2"/>
    <w:rsid w:val="007668E6"/>
    <w:rsid w:val="0077309D"/>
    <w:rsid w:val="00773C80"/>
    <w:rsid w:val="00783B77"/>
    <w:rsid w:val="00786068"/>
    <w:rsid w:val="00790730"/>
    <w:rsid w:val="00791792"/>
    <w:rsid w:val="007930E8"/>
    <w:rsid w:val="00793770"/>
    <w:rsid w:val="007A1791"/>
    <w:rsid w:val="007A20C9"/>
    <w:rsid w:val="007A4F93"/>
    <w:rsid w:val="007A5E09"/>
    <w:rsid w:val="007B0A6B"/>
    <w:rsid w:val="007B1973"/>
    <w:rsid w:val="007B42E9"/>
    <w:rsid w:val="007D45B1"/>
    <w:rsid w:val="007D720D"/>
    <w:rsid w:val="007D78FB"/>
    <w:rsid w:val="007E1046"/>
    <w:rsid w:val="007E4CFC"/>
    <w:rsid w:val="007E704A"/>
    <w:rsid w:val="007F136E"/>
    <w:rsid w:val="00800A1F"/>
    <w:rsid w:val="008036BD"/>
    <w:rsid w:val="00804AB3"/>
    <w:rsid w:val="00806547"/>
    <w:rsid w:val="00806CEC"/>
    <w:rsid w:val="00811C9E"/>
    <w:rsid w:val="00813297"/>
    <w:rsid w:val="00814E92"/>
    <w:rsid w:val="00820FDB"/>
    <w:rsid w:val="00824C52"/>
    <w:rsid w:val="008254E8"/>
    <w:rsid w:val="00825C32"/>
    <w:rsid w:val="00827A3E"/>
    <w:rsid w:val="00840C8D"/>
    <w:rsid w:val="00841173"/>
    <w:rsid w:val="00847C8E"/>
    <w:rsid w:val="008516D6"/>
    <w:rsid w:val="00866B73"/>
    <w:rsid w:val="0088391D"/>
    <w:rsid w:val="00883967"/>
    <w:rsid w:val="00884258"/>
    <w:rsid w:val="00886909"/>
    <w:rsid w:val="00886E33"/>
    <w:rsid w:val="008A15C4"/>
    <w:rsid w:val="008A4488"/>
    <w:rsid w:val="008B6880"/>
    <w:rsid w:val="008C1D6E"/>
    <w:rsid w:val="008C75CA"/>
    <w:rsid w:val="008D0A64"/>
    <w:rsid w:val="008D0F28"/>
    <w:rsid w:val="008D1D7E"/>
    <w:rsid w:val="008D7159"/>
    <w:rsid w:val="008E02CC"/>
    <w:rsid w:val="008E608E"/>
    <w:rsid w:val="008F5790"/>
    <w:rsid w:val="00900629"/>
    <w:rsid w:val="00900EB0"/>
    <w:rsid w:val="0090426B"/>
    <w:rsid w:val="00904B90"/>
    <w:rsid w:val="00910C6C"/>
    <w:rsid w:val="0091561D"/>
    <w:rsid w:val="00926886"/>
    <w:rsid w:val="00926F19"/>
    <w:rsid w:val="00932298"/>
    <w:rsid w:val="00932D76"/>
    <w:rsid w:val="009377AC"/>
    <w:rsid w:val="0094486D"/>
    <w:rsid w:val="009529F0"/>
    <w:rsid w:val="00952E57"/>
    <w:rsid w:val="00954097"/>
    <w:rsid w:val="00961D2E"/>
    <w:rsid w:val="009622F2"/>
    <w:rsid w:val="00962778"/>
    <w:rsid w:val="009734F9"/>
    <w:rsid w:val="00977736"/>
    <w:rsid w:val="00980BE3"/>
    <w:rsid w:val="00983131"/>
    <w:rsid w:val="00983A8C"/>
    <w:rsid w:val="00985ABF"/>
    <w:rsid w:val="009A0C63"/>
    <w:rsid w:val="009A139A"/>
    <w:rsid w:val="009A67A8"/>
    <w:rsid w:val="009A6823"/>
    <w:rsid w:val="009B0612"/>
    <w:rsid w:val="009B2CEB"/>
    <w:rsid w:val="009B587A"/>
    <w:rsid w:val="009B721D"/>
    <w:rsid w:val="009C11C4"/>
    <w:rsid w:val="009C3C38"/>
    <w:rsid w:val="009D002D"/>
    <w:rsid w:val="009D0BCD"/>
    <w:rsid w:val="009D10CB"/>
    <w:rsid w:val="009D1536"/>
    <w:rsid w:val="009D19BB"/>
    <w:rsid w:val="009D794C"/>
    <w:rsid w:val="009E3F9F"/>
    <w:rsid w:val="009E594A"/>
    <w:rsid w:val="009E74F8"/>
    <w:rsid w:val="009E751D"/>
    <w:rsid w:val="009F1AC2"/>
    <w:rsid w:val="009F2F25"/>
    <w:rsid w:val="00A074A0"/>
    <w:rsid w:val="00A21F86"/>
    <w:rsid w:val="00A23EDE"/>
    <w:rsid w:val="00A30912"/>
    <w:rsid w:val="00A30B70"/>
    <w:rsid w:val="00A42543"/>
    <w:rsid w:val="00A43496"/>
    <w:rsid w:val="00A449A8"/>
    <w:rsid w:val="00A4516B"/>
    <w:rsid w:val="00A50642"/>
    <w:rsid w:val="00A538F0"/>
    <w:rsid w:val="00A63671"/>
    <w:rsid w:val="00A65E0C"/>
    <w:rsid w:val="00A67D41"/>
    <w:rsid w:val="00A73C87"/>
    <w:rsid w:val="00A81F6D"/>
    <w:rsid w:val="00A832C0"/>
    <w:rsid w:val="00A849CA"/>
    <w:rsid w:val="00A921D3"/>
    <w:rsid w:val="00AA4AB9"/>
    <w:rsid w:val="00AB4C25"/>
    <w:rsid w:val="00AB7896"/>
    <w:rsid w:val="00AC03F6"/>
    <w:rsid w:val="00AC3E85"/>
    <w:rsid w:val="00AC52EB"/>
    <w:rsid w:val="00AD651E"/>
    <w:rsid w:val="00AD68E9"/>
    <w:rsid w:val="00AD73F8"/>
    <w:rsid w:val="00AE3F08"/>
    <w:rsid w:val="00AE4148"/>
    <w:rsid w:val="00AE6570"/>
    <w:rsid w:val="00AE7F12"/>
    <w:rsid w:val="00AF3F98"/>
    <w:rsid w:val="00AF45F7"/>
    <w:rsid w:val="00B0557F"/>
    <w:rsid w:val="00B0633E"/>
    <w:rsid w:val="00B07B47"/>
    <w:rsid w:val="00B11FDD"/>
    <w:rsid w:val="00B14558"/>
    <w:rsid w:val="00B209AE"/>
    <w:rsid w:val="00B2326B"/>
    <w:rsid w:val="00B23A27"/>
    <w:rsid w:val="00B25285"/>
    <w:rsid w:val="00B35989"/>
    <w:rsid w:val="00B406EB"/>
    <w:rsid w:val="00B44828"/>
    <w:rsid w:val="00B52754"/>
    <w:rsid w:val="00B535C4"/>
    <w:rsid w:val="00B54CB6"/>
    <w:rsid w:val="00B61E4C"/>
    <w:rsid w:val="00B633E9"/>
    <w:rsid w:val="00B6723C"/>
    <w:rsid w:val="00B72FDD"/>
    <w:rsid w:val="00B7746E"/>
    <w:rsid w:val="00B848CE"/>
    <w:rsid w:val="00B84E4D"/>
    <w:rsid w:val="00B85429"/>
    <w:rsid w:val="00B85A6E"/>
    <w:rsid w:val="00B90282"/>
    <w:rsid w:val="00B91A0F"/>
    <w:rsid w:val="00B9282F"/>
    <w:rsid w:val="00B93650"/>
    <w:rsid w:val="00B938BC"/>
    <w:rsid w:val="00BA0B6A"/>
    <w:rsid w:val="00BA519C"/>
    <w:rsid w:val="00BA6C44"/>
    <w:rsid w:val="00BB055A"/>
    <w:rsid w:val="00BB17E9"/>
    <w:rsid w:val="00BB2516"/>
    <w:rsid w:val="00BB728E"/>
    <w:rsid w:val="00BD1388"/>
    <w:rsid w:val="00BD28CB"/>
    <w:rsid w:val="00BD44E9"/>
    <w:rsid w:val="00BE4FD8"/>
    <w:rsid w:val="00BE6C2B"/>
    <w:rsid w:val="00BF5702"/>
    <w:rsid w:val="00BF7338"/>
    <w:rsid w:val="00C01A42"/>
    <w:rsid w:val="00C01E82"/>
    <w:rsid w:val="00C116F2"/>
    <w:rsid w:val="00C16E91"/>
    <w:rsid w:val="00C271D2"/>
    <w:rsid w:val="00C27978"/>
    <w:rsid w:val="00C30A1F"/>
    <w:rsid w:val="00C314C6"/>
    <w:rsid w:val="00C323A4"/>
    <w:rsid w:val="00C34013"/>
    <w:rsid w:val="00C35C90"/>
    <w:rsid w:val="00C4139E"/>
    <w:rsid w:val="00C41641"/>
    <w:rsid w:val="00C471E7"/>
    <w:rsid w:val="00C50DE6"/>
    <w:rsid w:val="00C5307C"/>
    <w:rsid w:val="00C7197D"/>
    <w:rsid w:val="00C8513E"/>
    <w:rsid w:val="00C87EF8"/>
    <w:rsid w:val="00C92AB0"/>
    <w:rsid w:val="00C9354D"/>
    <w:rsid w:val="00C94B6C"/>
    <w:rsid w:val="00C95B30"/>
    <w:rsid w:val="00C96904"/>
    <w:rsid w:val="00C97FFC"/>
    <w:rsid w:val="00CA0C82"/>
    <w:rsid w:val="00CA4462"/>
    <w:rsid w:val="00CB0324"/>
    <w:rsid w:val="00CB0B77"/>
    <w:rsid w:val="00CB0E34"/>
    <w:rsid w:val="00CB3951"/>
    <w:rsid w:val="00CB58A5"/>
    <w:rsid w:val="00CC2955"/>
    <w:rsid w:val="00CC540D"/>
    <w:rsid w:val="00CD0D9B"/>
    <w:rsid w:val="00CD12A5"/>
    <w:rsid w:val="00CD5707"/>
    <w:rsid w:val="00CD6D92"/>
    <w:rsid w:val="00CE0C9A"/>
    <w:rsid w:val="00CE16DF"/>
    <w:rsid w:val="00CE1EFE"/>
    <w:rsid w:val="00CE33C0"/>
    <w:rsid w:val="00CF0D16"/>
    <w:rsid w:val="00CF7AB2"/>
    <w:rsid w:val="00D00BB6"/>
    <w:rsid w:val="00D010BE"/>
    <w:rsid w:val="00D021A8"/>
    <w:rsid w:val="00D027A4"/>
    <w:rsid w:val="00D057EE"/>
    <w:rsid w:val="00D064F5"/>
    <w:rsid w:val="00D10443"/>
    <w:rsid w:val="00D11A20"/>
    <w:rsid w:val="00D12798"/>
    <w:rsid w:val="00D1729D"/>
    <w:rsid w:val="00D253F0"/>
    <w:rsid w:val="00D25657"/>
    <w:rsid w:val="00D27C34"/>
    <w:rsid w:val="00D36EE2"/>
    <w:rsid w:val="00D37533"/>
    <w:rsid w:val="00D379BD"/>
    <w:rsid w:val="00D40522"/>
    <w:rsid w:val="00D4237A"/>
    <w:rsid w:val="00D4249E"/>
    <w:rsid w:val="00D522A2"/>
    <w:rsid w:val="00D6367A"/>
    <w:rsid w:val="00D73F8D"/>
    <w:rsid w:val="00D7433A"/>
    <w:rsid w:val="00D765EE"/>
    <w:rsid w:val="00D80AD4"/>
    <w:rsid w:val="00D81304"/>
    <w:rsid w:val="00D914A6"/>
    <w:rsid w:val="00D91910"/>
    <w:rsid w:val="00DA20BF"/>
    <w:rsid w:val="00DA44EC"/>
    <w:rsid w:val="00DB7953"/>
    <w:rsid w:val="00DC4140"/>
    <w:rsid w:val="00DC5D8B"/>
    <w:rsid w:val="00DD0450"/>
    <w:rsid w:val="00DD27D9"/>
    <w:rsid w:val="00DD2CB9"/>
    <w:rsid w:val="00DD3267"/>
    <w:rsid w:val="00DD373F"/>
    <w:rsid w:val="00DD3B06"/>
    <w:rsid w:val="00DD63D7"/>
    <w:rsid w:val="00DE0024"/>
    <w:rsid w:val="00DE35AC"/>
    <w:rsid w:val="00E03F16"/>
    <w:rsid w:val="00E0464E"/>
    <w:rsid w:val="00E05F06"/>
    <w:rsid w:val="00E062FB"/>
    <w:rsid w:val="00E06D87"/>
    <w:rsid w:val="00E149F1"/>
    <w:rsid w:val="00E16E9D"/>
    <w:rsid w:val="00E1716F"/>
    <w:rsid w:val="00E210A5"/>
    <w:rsid w:val="00E221D1"/>
    <w:rsid w:val="00E236E9"/>
    <w:rsid w:val="00E2428F"/>
    <w:rsid w:val="00E313C1"/>
    <w:rsid w:val="00E34E67"/>
    <w:rsid w:val="00E3713C"/>
    <w:rsid w:val="00E4029D"/>
    <w:rsid w:val="00E44D21"/>
    <w:rsid w:val="00E47D9F"/>
    <w:rsid w:val="00E5305D"/>
    <w:rsid w:val="00E545B4"/>
    <w:rsid w:val="00E5528C"/>
    <w:rsid w:val="00E55712"/>
    <w:rsid w:val="00E62470"/>
    <w:rsid w:val="00E63FB9"/>
    <w:rsid w:val="00E6433E"/>
    <w:rsid w:val="00E66231"/>
    <w:rsid w:val="00E703ED"/>
    <w:rsid w:val="00E852D8"/>
    <w:rsid w:val="00E90EE8"/>
    <w:rsid w:val="00E960F4"/>
    <w:rsid w:val="00EA086A"/>
    <w:rsid w:val="00EA22C4"/>
    <w:rsid w:val="00EA31F7"/>
    <w:rsid w:val="00EA3CE4"/>
    <w:rsid w:val="00EA608F"/>
    <w:rsid w:val="00EB6A6E"/>
    <w:rsid w:val="00EC3FC1"/>
    <w:rsid w:val="00ED12A4"/>
    <w:rsid w:val="00ED1DB6"/>
    <w:rsid w:val="00ED3B7B"/>
    <w:rsid w:val="00ED6690"/>
    <w:rsid w:val="00EE028F"/>
    <w:rsid w:val="00EE7DE5"/>
    <w:rsid w:val="00EF7264"/>
    <w:rsid w:val="00F0303A"/>
    <w:rsid w:val="00F07060"/>
    <w:rsid w:val="00F141AD"/>
    <w:rsid w:val="00F212F7"/>
    <w:rsid w:val="00F225EF"/>
    <w:rsid w:val="00F22B2B"/>
    <w:rsid w:val="00F30771"/>
    <w:rsid w:val="00F3125A"/>
    <w:rsid w:val="00F31561"/>
    <w:rsid w:val="00F34EEB"/>
    <w:rsid w:val="00F358BC"/>
    <w:rsid w:val="00F40EC2"/>
    <w:rsid w:val="00F41C88"/>
    <w:rsid w:val="00F475CC"/>
    <w:rsid w:val="00F507E3"/>
    <w:rsid w:val="00F6212C"/>
    <w:rsid w:val="00F631AC"/>
    <w:rsid w:val="00F654E5"/>
    <w:rsid w:val="00F66E32"/>
    <w:rsid w:val="00F72A73"/>
    <w:rsid w:val="00F75840"/>
    <w:rsid w:val="00F75A35"/>
    <w:rsid w:val="00F81319"/>
    <w:rsid w:val="00F845A7"/>
    <w:rsid w:val="00F85523"/>
    <w:rsid w:val="00F91735"/>
    <w:rsid w:val="00F9306F"/>
    <w:rsid w:val="00FA1257"/>
    <w:rsid w:val="00FB5849"/>
    <w:rsid w:val="00FC702A"/>
    <w:rsid w:val="00FD2E18"/>
    <w:rsid w:val="00FD63AF"/>
    <w:rsid w:val="00FD695A"/>
    <w:rsid w:val="00FE2183"/>
    <w:rsid w:val="00FF04C8"/>
    <w:rsid w:val="00FF0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540A7F"/>
  <w15:docId w15:val="{240A2D18-5A03-4AFB-80F7-79090B69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A1F"/>
    <w:pPr>
      <w:spacing w:before="240" w:line="360" w:lineRule="auto"/>
      <w:jc w:val="both"/>
    </w:pPr>
    <w:rPr>
      <w:rFonts w:ascii="Times New Roman" w:hAnsi="Times New Roman" w:cs="Times New Roman"/>
      <w:sz w:val="24"/>
      <w:szCs w:val="24"/>
    </w:rPr>
  </w:style>
  <w:style w:type="paragraph" w:styleId="Heading1">
    <w:name w:val="heading 1"/>
    <w:aliases w:val="Heading 1 (Chapter)"/>
    <w:basedOn w:val="ListParagraph"/>
    <w:next w:val="Normal"/>
    <w:link w:val="Heading1Char"/>
    <w:autoRedefine/>
    <w:uiPriority w:val="9"/>
    <w:qFormat/>
    <w:rsid w:val="0031765F"/>
    <w:pPr>
      <w:numPr>
        <w:numId w:val="23"/>
      </w:numPr>
      <w:spacing w:before="0" w:after="480"/>
      <w:jc w:val="right"/>
      <w:outlineLvl w:val="0"/>
    </w:pPr>
    <w:rPr>
      <w:b/>
      <w:smallCaps/>
      <w:sz w:val="32"/>
    </w:rPr>
  </w:style>
  <w:style w:type="paragraph" w:styleId="Heading2">
    <w:name w:val="heading 2"/>
    <w:aliases w:val="Heading 2 (Chapter)"/>
    <w:basedOn w:val="ListParagraph"/>
    <w:next w:val="Normal"/>
    <w:link w:val="Heading2Char"/>
    <w:uiPriority w:val="9"/>
    <w:unhideWhenUsed/>
    <w:qFormat/>
    <w:rsid w:val="00800A1F"/>
    <w:pPr>
      <w:numPr>
        <w:ilvl w:val="1"/>
        <w:numId w:val="23"/>
      </w:numPr>
      <w:outlineLvl w:val="1"/>
    </w:pPr>
    <w:rPr>
      <w:b/>
      <w:sz w:val="28"/>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23"/>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5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nhideWhenUsed/>
    <w:qFormat/>
    <w:rsid w:val="0090426B"/>
    <w:pPr>
      <w:spacing w:after="360" w:line="240" w:lineRule="auto"/>
      <w:jc w:val="center"/>
    </w:pPr>
    <w:rPr>
      <w:b/>
      <w:bCs/>
      <w:szCs w:val="18"/>
    </w:rPr>
  </w:style>
  <w:style w:type="character" w:customStyle="1" w:styleId="Heading1Char">
    <w:name w:val="Heading 1 Char"/>
    <w:aliases w:val="Heading 1 (Chapter) Char"/>
    <w:basedOn w:val="DefaultParagraphFont"/>
    <w:link w:val="Heading1"/>
    <w:uiPriority w:val="9"/>
    <w:rsid w:val="0031765F"/>
    <w:rPr>
      <w:rFonts w:ascii="Times New Roman" w:hAnsi="Times New Roman" w:cs="Times New Roman"/>
      <w:b/>
      <w:smallCaps/>
      <w:sz w:val="32"/>
      <w:szCs w:val="24"/>
    </w:rPr>
  </w:style>
  <w:style w:type="character" w:customStyle="1" w:styleId="Heading2Char">
    <w:name w:val="Heading 2 Char"/>
    <w:aliases w:val="Heading 2 (Chapter) Char"/>
    <w:basedOn w:val="DefaultParagraphFont"/>
    <w:link w:val="Heading2"/>
    <w:uiPriority w:val="9"/>
    <w:rsid w:val="00800A1F"/>
    <w:rPr>
      <w:rFonts w:ascii="Times New Roman" w:hAnsi="Times New Roman" w:cs="Times New Roman"/>
      <w:b/>
      <w:sz w:val="28"/>
      <w:szCs w:val="24"/>
    </w:rPr>
  </w:style>
  <w:style w:type="character" w:customStyle="1" w:styleId="Heading3Char">
    <w:name w:val="Heading 3 Char"/>
    <w:aliases w:val="Heading 3 (Chapter) Char"/>
    <w:basedOn w:val="DefaultParagraphFont"/>
    <w:link w:val="Heading3"/>
    <w:uiPriority w:val="9"/>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77309D"/>
    <w:pPr>
      <w:tabs>
        <w:tab w:val="left" w:pos="480"/>
        <w:tab w:val="left" w:pos="1200"/>
        <w:tab w:val="right" w:leader="dot" w:pos="8630"/>
      </w:tabs>
      <w:spacing w:after="0" w:line="240" w:lineRule="auto"/>
      <w:jc w:val="left"/>
    </w:pPr>
    <w:rPr>
      <w:b/>
      <w:bCs/>
    </w:rPr>
  </w:style>
  <w:style w:type="paragraph" w:styleId="TOC2">
    <w:name w:val="toc 2"/>
    <w:basedOn w:val="Normal"/>
    <w:next w:val="Normal"/>
    <w:autoRedefine/>
    <w:uiPriority w:val="39"/>
    <w:unhideWhenUsed/>
    <w:rsid w:val="0077309D"/>
    <w:pPr>
      <w:tabs>
        <w:tab w:val="left" w:pos="720"/>
        <w:tab w:val="right" w:leader="do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77309D"/>
    <w:pPr>
      <w:tabs>
        <w:tab w:val="left" w:pos="960"/>
        <w:tab w:val="right" w:leader="do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Normal"/>
    <w:rsid w:val="00CF7AB2"/>
    <w:pPr>
      <w:tabs>
        <w:tab w:val="right" w:pos="8550"/>
      </w:tabs>
      <w:spacing w:before="0" w:after="0"/>
      <w:jc w:val="center"/>
    </w:pPr>
    <w:rPr>
      <w:rFonts w:eastAsia="Times New Roman"/>
      <w:b/>
      <w:caps/>
      <w:sz w:val="28"/>
    </w:r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uiPriority w:val="99"/>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uiPriority w:val="99"/>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line="240" w:lineRule="auto"/>
      <w:jc w:val="left"/>
    </w:pPr>
    <w:rPr>
      <w:rFonts w:eastAsia="Times New Roman"/>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77309D"/>
    <w:pPr>
      <w:spacing w:before="0" w:after="0"/>
      <w:ind w:left="475"/>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77309D"/>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pPr>
      <w:numPr>
        <w:numId w:val="20"/>
      </w:numPr>
    </w:pPr>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numId w:val="7"/>
      </w:numPr>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22FBE"/>
    <w:pPr>
      <w:spacing w:after="0"/>
      <w:jc w:val="center"/>
    </w:pPr>
    <w:rPr>
      <w:noProof/>
    </w:rPr>
  </w:style>
  <w:style w:type="character" w:customStyle="1" w:styleId="EndNoteBibliographyTitleChar">
    <w:name w:val="EndNote Bibliography Title Char"/>
    <w:basedOn w:val="DefaultParagraphFont"/>
    <w:link w:val="EndNoteBibliographyTitle"/>
    <w:rsid w:val="00322FB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22FBE"/>
    <w:pPr>
      <w:spacing w:line="240" w:lineRule="auto"/>
    </w:pPr>
    <w:rPr>
      <w:noProof/>
    </w:rPr>
  </w:style>
  <w:style w:type="character" w:customStyle="1" w:styleId="EndNoteBibliographyChar">
    <w:name w:val="EndNote Bibliography Char"/>
    <w:basedOn w:val="DefaultParagraphFont"/>
    <w:link w:val="EndNoteBibliography"/>
    <w:rsid w:val="00322FB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322FBE"/>
    <w:rPr>
      <w:color w:val="605E5C"/>
      <w:shd w:val="clear" w:color="auto" w:fill="E1DFDD"/>
    </w:rPr>
  </w:style>
  <w:style w:type="character" w:styleId="FollowedHyperlink">
    <w:name w:val="FollowedHyperlink"/>
    <w:basedOn w:val="DefaultParagraphFont"/>
    <w:uiPriority w:val="99"/>
    <w:semiHidden/>
    <w:unhideWhenUsed/>
    <w:rsid w:val="002337CD"/>
    <w:rPr>
      <w:color w:val="800080" w:themeColor="followedHyperlink"/>
      <w:u w:val="single"/>
    </w:rPr>
  </w:style>
  <w:style w:type="paragraph" w:customStyle="1" w:styleId="Content">
    <w:name w:val="Content"/>
    <w:link w:val="ContentChar"/>
    <w:qFormat/>
    <w:rsid w:val="00D021A8"/>
    <w:pPr>
      <w:spacing w:before="120" w:after="120" w:line="324" w:lineRule="auto"/>
      <w:ind w:firstLine="720"/>
      <w:jc w:val="both"/>
    </w:pPr>
    <w:rPr>
      <w:rFonts w:ascii="Times New Roman" w:hAnsi="Times New Roman" w:cs="Times New Roman"/>
      <w:sz w:val="24"/>
      <w:szCs w:val="24"/>
      <w:lang w:val="en-GB"/>
    </w:rPr>
  </w:style>
  <w:style w:type="character" w:customStyle="1" w:styleId="ContentChar">
    <w:name w:val="Content Char"/>
    <w:basedOn w:val="DefaultParagraphFont"/>
    <w:link w:val="Content"/>
    <w:rsid w:val="00D021A8"/>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6857">
      <w:bodyDiv w:val="1"/>
      <w:marLeft w:val="0"/>
      <w:marRight w:val="0"/>
      <w:marTop w:val="0"/>
      <w:marBottom w:val="0"/>
      <w:divBdr>
        <w:top w:val="none" w:sz="0" w:space="0" w:color="auto"/>
        <w:left w:val="none" w:sz="0" w:space="0" w:color="auto"/>
        <w:bottom w:val="none" w:sz="0" w:space="0" w:color="auto"/>
        <w:right w:val="none" w:sz="0" w:space="0" w:color="auto"/>
      </w:divBdr>
    </w:div>
    <w:div w:id="328948279">
      <w:bodyDiv w:val="1"/>
      <w:marLeft w:val="0"/>
      <w:marRight w:val="0"/>
      <w:marTop w:val="0"/>
      <w:marBottom w:val="0"/>
      <w:divBdr>
        <w:top w:val="none" w:sz="0" w:space="0" w:color="auto"/>
        <w:left w:val="none" w:sz="0" w:space="0" w:color="auto"/>
        <w:bottom w:val="none" w:sz="0" w:space="0" w:color="auto"/>
        <w:right w:val="none" w:sz="0" w:space="0" w:color="auto"/>
      </w:divBdr>
    </w:div>
    <w:div w:id="374308614">
      <w:bodyDiv w:val="1"/>
      <w:marLeft w:val="0"/>
      <w:marRight w:val="0"/>
      <w:marTop w:val="0"/>
      <w:marBottom w:val="0"/>
      <w:divBdr>
        <w:top w:val="none" w:sz="0" w:space="0" w:color="auto"/>
        <w:left w:val="none" w:sz="0" w:space="0" w:color="auto"/>
        <w:bottom w:val="none" w:sz="0" w:space="0" w:color="auto"/>
        <w:right w:val="none" w:sz="0" w:space="0" w:color="auto"/>
      </w:divBdr>
    </w:div>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858392234">
      <w:bodyDiv w:val="1"/>
      <w:marLeft w:val="0"/>
      <w:marRight w:val="0"/>
      <w:marTop w:val="0"/>
      <w:marBottom w:val="0"/>
      <w:divBdr>
        <w:top w:val="none" w:sz="0" w:space="0" w:color="auto"/>
        <w:left w:val="none" w:sz="0" w:space="0" w:color="auto"/>
        <w:bottom w:val="none" w:sz="0" w:space="0" w:color="auto"/>
        <w:right w:val="none" w:sz="0" w:space="0" w:color="auto"/>
      </w:divBdr>
    </w:div>
    <w:div w:id="942080216">
      <w:bodyDiv w:val="1"/>
      <w:marLeft w:val="0"/>
      <w:marRight w:val="0"/>
      <w:marTop w:val="0"/>
      <w:marBottom w:val="0"/>
      <w:divBdr>
        <w:top w:val="none" w:sz="0" w:space="0" w:color="auto"/>
        <w:left w:val="none" w:sz="0" w:space="0" w:color="auto"/>
        <w:bottom w:val="none" w:sz="0" w:space="0" w:color="auto"/>
        <w:right w:val="none" w:sz="0" w:space="0" w:color="auto"/>
      </w:divBdr>
    </w:div>
    <w:div w:id="118208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arxiv.org/pdf/1908.10084.pdf" TargetMode="External"/><Relationship Id="rId26" Type="http://schemas.openxmlformats.org/officeDocument/2006/relationships/hyperlink" Target="https://surveysparrow.com/" TargetMode="External"/><Relationship Id="rId21" Type="http://schemas.openxmlformats.org/officeDocument/2006/relationships/hyperlink" Target="https://www.sephora.sg/pages/virtual-artist" TargetMode="Externa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venturebeat.com/business/recruitment-chatbot-mya-automates-75-of-hiring-process/"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zendesk.com/blog/introducing-answer-bot/" TargetMode="External"/><Relationship Id="rId29" Type="http://schemas.openxmlformats.org/officeDocument/2006/relationships/hyperlink" Target="https://machinelearningcoban.com/tabml_book/ch_embedding/embed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xpediagroup.com/investors/news-and-events/financial-releases/news/news-details/2023/Chatgpt-Wrote-This-Press-Release--No-It-Didnt-But-It-Can-Now-Assist-With-Travel-Planning-In-The-Expedia-App/default.aspx" TargetMode="Externa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promotions.bankofamerica.com/digitalbanking/mobilebanking/erica" TargetMode="External"/><Relationship Id="rId28" Type="http://schemas.openxmlformats.org/officeDocument/2006/relationships/hyperlink" Target="https://ictvietnam.vn/chatgpt-nhung-quan-diem-sang-va-toi-trong-qua-trinh-tu-dong-hoa-tri-thuc-56494.html"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docs.trychroma.com/embedding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www.babylonhealth.com/" TargetMode="External"/><Relationship Id="rId27" Type="http://schemas.openxmlformats.org/officeDocument/2006/relationships/hyperlink" Target="https://www.nytimes.com/2021/06/01/health/artificial-intelligence-therapy-woebot.html" TargetMode="External"/><Relationship Id="rId30" Type="http://schemas.openxmlformats.org/officeDocument/2006/relationships/hyperlink" Target="https://www.analyticsvidhya.com/blog/2023/07/guide-to-chroma-db-a-vector-store-for-your-generative-ai-llms/" TargetMode="External"/><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11C2E-90C1-4586-BC77-02DA2BC97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TotalTime>
  <Pages>32</Pages>
  <Words>7771</Words>
  <Characters>4430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5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Cao Thành Danh</cp:lastModifiedBy>
  <cp:revision>40</cp:revision>
  <cp:lastPrinted>2019-03-08T09:47:00Z</cp:lastPrinted>
  <dcterms:created xsi:type="dcterms:W3CDTF">2019-03-07T04:18:00Z</dcterms:created>
  <dcterms:modified xsi:type="dcterms:W3CDTF">2023-12-0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